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0AF5E60" w14:textId="77777777" w:rsidR="00BA2B63" w:rsidRDefault="00BA2B63" w:rsidP="00D71821">
      <w:pPr>
        <w:rPr>
          <w:noProof/>
          <w:color w:val="1A4985"/>
          <w:lang w:val="en-MY" w:eastAsia="en-MY"/>
        </w:rPr>
      </w:pPr>
    </w:p>
    <w:p w14:paraId="43BD35A1" w14:textId="0E009BB1" w:rsidR="00FD5553" w:rsidRDefault="00FD5553" w:rsidP="00D71821">
      <w:pPr>
        <w:rPr>
          <w:noProof/>
          <w:color w:val="1A4985"/>
          <w:lang w:val="en-MY" w:eastAsia="en-MY"/>
        </w:rPr>
      </w:pPr>
    </w:p>
    <w:p w14:paraId="283552A3" w14:textId="48619118" w:rsidR="00D71821" w:rsidRDefault="00BA2B63" w:rsidP="00D71821">
      <w:pPr>
        <w:sectPr w:rsidR="00D71821" w:rsidSect="00D71821">
          <w:headerReference w:type="default" r:id="rId11"/>
          <w:footerReference w:type="even" r:id="rId12"/>
          <w:footerReference w:type="default" r:id="rId13"/>
          <w:footerReference w:type="first" r:id="rId14"/>
          <w:pgSz w:w="11900" w:h="16840"/>
          <w:pgMar w:top="1440" w:right="1440" w:bottom="1440" w:left="1440" w:header="850" w:footer="850" w:gutter="0"/>
          <w:cols w:space="708"/>
          <w:titlePg/>
          <w:docGrid w:linePitch="360"/>
        </w:sectPr>
      </w:pPr>
      <w:r>
        <w:rPr>
          <w:noProof/>
          <w:color w:val="1A4985"/>
          <w:lang w:val="en-MY" w:eastAsia="en-MY"/>
        </w:rPr>
        <w:drawing>
          <wp:anchor distT="0" distB="0" distL="114300" distR="114300" simplePos="0" relativeHeight="251713536" behindDoc="1" locked="0" layoutInCell="1" allowOverlap="1" wp14:anchorId="7D86C835" wp14:editId="566D0E74">
            <wp:simplePos x="0" y="0"/>
            <wp:positionH relativeFrom="column">
              <wp:posOffset>-914400</wp:posOffset>
            </wp:positionH>
            <wp:positionV relativeFrom="paragraph">
              <wp:posOffset>348445</wp:posOffset>
            </wp:positionV>
            <wp:extent cx="7635240" cy="3948430"/>
            <wp:effectExtent l="0" t="0" r="3810" b="0"/>
            <wp:wrapTight wrapText="bothSides">
              <wp:wrapPolygon edited="0">
                <wp:start x="0" y="0"/>
                <wp:lineTo x="0" y="21468"/>
                <wp:lineTo x="21557" y="21468"/>
                <wp:lineTo x="21557" y="0"/>
                <wp:lineTo x="0" y="0"/>
              </wp:wrapPolygon>
            </wp:wrapTight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IMG_1440.JP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883" b="20160"/>
                    <a:stretch/>
                  </pic:blipFill>
                  <pic:spPr bwMode="auto">
                    <a:xfrm>
                      <a:off x="0" y="0"/>
                      <a:ext cx="7635240" cy="39484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D5553">
        <w:rPr>
          <w:noProof/>
          <w:color w:val="1A4985"/>
          <w:lang w:val="en-MY" w:eastAsia="en-MY"/>
        </w:rPr>
        <w:t xml:space="preserve"> </w:t>
      </w:r>
      <w:r w:rsidR="00B409C6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7152" behindDoc="0" locked="0" layoutInCell="1" allowOverlap="1" wp14:anchorId="64A751FB" wp14:editId="2906A441">
                <wp:simplePos x="0" y="0"/>
                <wp:positionH relativeFrom="column">
                  <wp:posOffset>-194118</wp:posOffset>
                </wp:positionH>
                <wp:positionV relativeFrom="paragraph">
                  <wp:posOffset>4628192</wp:posOffset>
                </wp:positionV>
                <wp:extent cx="6104255" cy="1670440"/>
                <wp:effectExtent l="0" t="0" r="0" b="635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104255" cy="16704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9BC277D" w14:textId="4624A8E9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43A01C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7620EC9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7DE3333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25F00DE" w14:textId="77777777" w:rsidR="00F0769B" w:rsidRDefault="00F0769B"/>
                          <w:p w14:paraId="71B1409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3807583D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CD0FA59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0" w:name="_Toc69215262"/>
                            <w:r w:rsidRPr="0075168F">
                              <w:t>&lt;Report Sub-Title&gt;</w:t>
                            </w:r>
                            <w:bookmarkEnd w:id="0"/>
                          </w:p>
                          <w:p w14:paraId="4820E82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177B08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7BC355C" w14:textId="77777777" w:rsidR="00F0769B" w:rsidRDefault="00F0769B"/>
                          <w:p w14:paraId="6A57F01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AA2DB94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4CE973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8B88F2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8118AB2" w14:textId="77777777" w:rsidR="00F0769B" w:rsidRDefault="00F0769B"/>
                          <w:p w14:paraId="3402C640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697C5B31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2C34DC0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" w:name="_Toc69215263"/>
                            <w:r w:rsidRPr="0075168F">
                              <w:t>&lt;Report Sub-Title&gt;</w:t>
                            </w:r>
                            <w:bookmarkEnd w:id="1"/>
                          </w:p>
                          <w:p w14:paraId="798AAE9D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859C481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06D4724B" w14:textId="77777777" w:rsidR="00F0769B" w:rsidRDefault="00F0769B"/>
                          <w:p w14:paraId="1F314A2A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40F6F976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DCCF34A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A9E4C6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5E5E22F" w14:textId="77777777" w:rsidR="00F0769B" w:rsidRDefault="00F0769B"/>
                          <w:p w14:paraId="1F230BF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E8E522E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4F36D93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2" w:name="_Toc69215264"/>
                            <w:r w:rsidRPr="0075168F">
                              <w:t>&lt;Report Sub-Title&gt;</w:t>
                            </w:r>
                            <w:bookmarkEnd w:id="2"/>
                          </w:p>
                          <w:p w14:paraId="19BF897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408F3F1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683455C" w14:textId="77777777" w:rsidR="00F0769B" w:rsidRDefault="00F0769B"/>
                          <w:p w14:paraId="3508A7F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820D539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0EA0B66A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682B7A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1FCC75E2" w14:textId="77777777" w:rsidR="00F0769B" w:rsidRDefault="00F0769B"/>
                          <w:p w14:paraId="01D32E61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1DA6F976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9BCDC84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3" w:name="_Toc69215265"/>
                            <w:r w:rsidRPr="0075168F">
                              <w:t>&lt;Report Sub-Title&gt;</w:t>
                            </w:r>
                            <w:bookmarkEnd w:id="3"/>
                          </w:p>
                          <w:p w14:paraId="4D648AB8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52A9BB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EA4CABE" w14:textId="77777777" w:rsidR="00F0769B" w:rsidRDefault="00F0769B"/>
                          <w:p w14:paraId="4302C040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B96405F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E3076A5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4474A1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13B126A" w14:textId="77777777" w:rsidR="00F0769B" w:rsidRDefault="00F0769B"/>
                          <w:p w14:paraId="723E42BF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59939C36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EDCA32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4" w:name="_Toc69215266"/>
                            <w:r w:rsidRPr="0075168F">
                              <w:t>&lt;Report Sub-Title&gt;</w:t>
                            </w:r>
                            <w:bookmarkEnd w:id="4"/>
                          </w:p>
                          <w:p w14:paraId="416BD959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7DFE6D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996864C" w14:textId="77777777" w:rsidR="00F0769B" w:rsidRDefault="00F0769B"/>
                          <w:p w14:paraId="5EAADE42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C1D8336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33F8468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6C7892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0FE5BBA5" w14:textId="77777777" w:rsidR="00F0769B" w:rsidRDefault="00F0769B"/>
                          <w:p w14:paraId="7B5C62EF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224C5B4B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6571872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5" w:name="_Toc69215267"/>
                            <w:r w:rsidRPr="0075168F">
                              <w:t>&lt;Report Sub-Title&gt;</w:t>
                            </w:r>
                            <w:bookmarkEnd w:id="5"/>
                          </w:p>
                          <w:p w14:paraId="3651C33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9BA6A0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F83251F" w14:textId="77777777" w:rsidR="00F0769B" w:rsidRDefault="00F0769B"/>
                          <w:p w14:paraId="653423A6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C488E38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684B7F0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C913180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7924E7FE" w14:textId="77777777" w:rsidR="00F0769B" w:rsidRDefault="00F0769B"/>
                          <w:p w14:paraId="17E4FC1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46A74808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A8340A9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6" w:name="_Toc69215268"/>
                            <w:r w:rsidRPr="0075168F">
                              <w:t>&lt;Report Sub-Title&gt;</w:t>
                            </w:r>
                            <w:bookmarkEnd w:id="6"/>
                          </w:p>
                          <w:p w14:paraId="3854607F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806BE75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55C54B92" w14:textId="77777777" w:rsidR="00F0769B" w:rsidRDefault="00F0769B"/>
                          <w:p w14:paraId="0CF0FB4E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3E59BF5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A9CB774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936D8DA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829D266" w14:textId="77777777" w:rsidR="00F0769B" w:rsidRDefault="00F0769B"/>
                          <w:p w14:paraId="27797D8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proofErr w:type="gramStart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</w:t>
                            </w:r>
                            <w:proofErr w:type="gramEnd"/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, Year&gt;</w:t>
                            </w:r>
                          </w:p>
                          <w:p w14:paraId="7AD18226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27AF16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7" w:name="_Toc69215269"/>
                            <w:r w:rsidRPr="0075168F">
                              <w:t>&lt;Report Sub-Title&gt;</w:t>
                            </w:r>
                            <w:bookmarkEnd w:id="7"/>
                          </w:p>
                          <w:p w14:paraId="518BD129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BE3FC70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4586020" w14:textId="77777777" w:rsidR="00F0769B" w:rsidRDefault="00F0769B"/>
                          <w:p w14:paraId="6053414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74FBAF55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768243B7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E6CBCC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2C936E38" w14:textId="77777777" w:rsidR="00F0769B" w:rsidRDefault="00F0769B"/>
                          <w:p w14:paraId="2EF8364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03473D21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5F00CDB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8" w:name="_Toc69215270"/>
                            <w:r w:rsidRPr="0075168F">
                              <w:t>&lt;Report Sub-Title&gt;</w:t>
                            </w:r>
                            <w:bookmarkEnd w:id="8"/>
                          </w:p>
                          <w:p w14:paraId="3CE0BE33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4ED776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750A9231" w14:textId="77777777" w:rsidR="00F0769B" w:rsidRDefault="00F0769B"/>
                          <w:p w14:paraId="3197519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15220E5C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68DA69A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133D5138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2617AB5" w14:textId="77777777" w:rsidR="00F0769B" w:rsidRDefault="00F0769B"/>
                          <w:p w14:paraId="60AD2F6B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6F010884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15B09855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9" w:name="_Toc69215271"/>
                            <w:r w:rsidRPr="0075168F">
                              <w:t>&lt;Report Sub-Title&gt;</w:t>
                            </w:r>
                            <w:bookmarkEnd w:id="9"/>
                          </w:p>
                          <w:p w14:paraId="32D0A968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9FFBAEC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32B2B5CB" w14:textId="77777777" w:rsidR="00F0769B" w:rsidRDefault="00F0769B"/>
                          <w:p w14:paraId="0CF5003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E162528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229C4DF1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166EB4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45D86CB" w14:textId="77777777" w:rsidR="00F0769B" w:rsidRDefault="00F0769B"/>
                          <w:p w14:paraId="5308FED3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1B24BFC5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6BDD973F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0" w:name="_Toc69215272"/>
                            <w:r w:rsidRPr="0075168F">
                              <w:t>&lt;Report Sub-Title&gt;</w:t>
                            </w:r>
                            <w:bookmarkEnd w:id="10"/>
                          </w:p>
                          <w:p w14:paraId="2F002BF2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4A2B7A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16C9294" w14:textId="77777777" w:rsidR="00F0769B" w:rsidRDefault="00F0769B"/>
                          <w:p w14:paraId="1D401CD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F9F6595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6108DA2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BA6AA0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3D63C97" w14:textId="77777777" w:rsidR="00F0769B" w:rsidRDefault="00F0769B"/>
                          <w:p w14:paraId="3CDF4978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5D12478D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14FC697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1" w:name="_Toc69215273"/>
                            <w:r w:rsidRPr="0075168F">
                              <w:t>&lt;Report Sub-Title&gt;</w:t>
                            </w:r>
                            <w:bookmarkEnd w:id="11"/>
                          </w:p>
                          <w:p w14:paraId="0C824495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7C8DC4AB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5BECB54" w14:textId="77777777" w:rsidR="00F0769B" w:rsidRDefault="00F0769B"/>
                          <w:p w14:paraId="495B7410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548063E0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5C846EF3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FA153AA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4B139678" w14:textId="77777777" w:rsidR="00F0769B" w:rsidRDefault="00F0769B"/>
                          <w:p w14:paraId="49806125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5D1BA354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0855B405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2" w:name="_Toc69215274"/>
                            <w:r w:rsidRPr="0075168F">
                              <w:t>&lt;Report Sub-Title&gt;</w:t>
                            </w:r>
                            <w:bookmarkEnd w:id="12"/>
                          </w:p>
                          <w:p w14:paraId="5AE7E9DF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0E0409D9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4BFA8AA5" w14:textId="77777777" w:rsidR="00F0769B" w:rsidRDefault="00F0769B"/>
                          <w:p w14:paraId="65A5BA59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21EAE371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B242A3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457524E0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3A14807D" w14:textId="77777777" w:rsidR="00F0769B" w:rsidRDefault="00F0769B"/>
                          <w:p w14:paraId="3F921074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618E1232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225D0320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3" w:name="_Toc69215275"/>
                            <w:r w:rsidRPr="0075168F">
                              <w:t>&lt;Report Sub-Title&gt;</w:t>
                            </w:r>
                            <w:bookmarkEnd w:id="13"/>
                          </w:p>
                          <w:p w14:paraId="654D98DF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6CEE9054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1723E73F" w14:textId="77777777" w:rsidR="00F0769B" w:rsidRDefault="00F0769B"/>
                          <w:p w14:paraId="7D8A02C3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3298F7C4" w14:textId="77777777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3165D6AC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2AE94E5E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5370235F" w14:textId="77777777" w:rsidR="00F0769B" w:rsidRDefault="00F0769B"/>
                          <w:p w14:paraId="1009C855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62573008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45DA83DD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4" w:name="_Toc69215276"/>
                            <w:r w:rsidRPr="0075168F">
                              <w:t>&lt;Report Sub-Title&gt;</w:t>
                            </w:r>
                            <w:bookmarkEnd w:id="14"/>
                          </w:p>
                          <w:p w14:paraId="6B0190C5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61BCD74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  <w:p w14:paraId="63A5A697" w14:textId="77777777" w:rsidR="00F0769B" w:rsidRDefault="00F0769B"/>
                          <w:p w14:paraId="1811BB8B" w14:textId="77777777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April, 2021</w:t>
                            </w:r>
                          </w:p>
                          <w:p w14:paraId="6383012C" w14:textId="482C786C" w:rsidR="00F0769B" w:rsidRDefault="00F0769B" w:rsidP="0045123F">
                            <w:pPr>
                              <w:pStyle w:val="Subtitle"/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</w:pPr>
                            <w:r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 xml:space="preserve">AllocateMate: </w:t>
                            </w:r>
                            <w:r w:rsidRPr="00B409C6">
                              <w:rPr>
                                <w:rFonts w:eastAsiaTheme="majorEastAsia" w:cs="Arial"/>
                                <w:color w:val="0099CD" w:themeColor="text2"/>
                                <w:spacing w:val="-10"/>
                                <w:kern w:val="28"/>
                                <w:sz w:val="56"/>
                                <w:szCs w:val="56"/>
                                <w:lang w:val="en-US"/>
                              </w:rPr>
                              <w:t>An R package for mate allocation</w:t>
                            </w:r>
                          </w:p>
                          <w:p w14:paraId="4D5B1606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3A68C2D1" w14:textId="4DD595BD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>
                              <w:rPr>
                                <w:rFonts w:cs="Arial"/>
                                <w:i/>
                                <w:lang w:val="en-US"/>
                              </w:rPr>
                              <w:t>Matthew G Hamilton</w:t>
                            </w:r>
                          </w:p>
                          <w:p w14:paraId="60068F36" w14:textId="77777777" w:rsidR="00F0769B" w:rsidRDefault="00F0769B"/>
                          <w:p w14:paraId="6C691C21" w14:textId="76B0E8CD" w:rsidR="00F0769B" w:rsidRPr="0075168F" w:rsidRDefault="00F0769B" w:rsidP="009676BB">
                            <w:pPr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color w:val="000000"/>
                                <w:sz w:val="27"/>
                                <w:szCs w:val="27"/>
                                <w:lang w:val="en-US"/>
                              </w:rPr>
                              <w:t>th, Year&gt;</w:t>
                            </w:r>
                          </w:p>
                          <w:p w14:paraId="17692084" w14:textId="77777777" w:rsidR="00F0769B" w:rsidRPr="0075168F" w:rsidRDefault="00F0769B" w:rsidP="009676BB">
                            <w:pPr>
                              <w:pStyle w:val="Title"/>
                              <w:rPr>
                                <w:rFonts w:cs="Arial"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&lt;Report</w:t>
                            </w:r>
                            <w:r>
                              <w:rPr>
                                <w:rFonts w:cs="Arial"/>
                                <w:lang w:val="en-US"/>
                              </w:rPr>
                              <w:t xml:space="preserve"> </w:t>
                            </w:r>
                            <w:r w:rsidRPr="0075168F">
                              <w:rPr>
                                <w:rFonts w:cs="Arial"/>
                                <w:lang w:val="en-US"/>
                              </w:rPr>
                              <w:t>Title&gt;</w:t>
                            </w:r>
                          </w:p>
                          <w:p w14:paraId="37112B9D" w14:textId="77777777" w:rsidR="00F0769B" w:rsidRPr="0075168F" w:rsidRDefault="00F0769B" w:rsidP="006F5120">
                            <w:pPr>
                              <w:pStyle w:val="Heading1"/>
                            </w:pPr>
                            <w:bookmarkStart w:id="15" w:name="_Toc69215277"/>
                            <w:r w:rsidRPr="0075168F">
                              <w:t>&lt;Report Sub-Title&gt;</w:t>
                            </w:r>
                            <w:bookmarkEnd w:id="15"/>
                          </w:p>
                          <w:p w14:paraId="28C300B3" w14:textId="77777777" w:rsidR="00F0769B" w:rsidRDefault="00F0769B" w:rsidP="009676BB">
                            <w:pPr>
                              <w:jc w:val="right"/>
                              <w:rPr>
                                <w:rFonts w:cs="Arial"/>
                                <w:lang w:val="en-US"/>
                              </w:rPr>
                            </w:pPr>
                          </w:p>
                          <w:p w14:paraId="5BFEA49F" w14:textId="77777777" w:rsidR="00F0769B" w:rsidRPr="0075168F" w:rsidRDefault="00F0769B" w:rsidP="009676BB">
                            <w:pPr>
                              <w:jc w:val="right"/>
                              <w:rPr>
                                <w:rFonts w:cs="Arial"/>
                                <w:i/>
                                <w:lang w:val="en-US"/>
                              </w:rPr>
                            </w:pPr>
                            <w:r w:rsidRPr="0075168F">
                              <w:rPr>
                                <w:rFonts w:cs="Arial"/>
                                <w:i/>
                                <w:lang w:val="en-US"/>
                              </w:rPr>
                              <w:t>&lt;Author Name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4A751FB" id="_x0000_t202" coordsize="21600,21600" o:spt="202" path="m,l,21600r21600,l21600,xe">
                <v:stroke joinstyle="miter"/>
                <v:path gradientshapeok="t" o:connecttype="rect"/>
              </v:shapetype>
              <v:shape id="Text Box 15" o:spid="_x0000_s1026" type="#_x0000_t202" style="position:absolute;margin-left:-15.3pt;margin-top:364.4pt;width:480.65pt;height:131.55pt;z-index:2516971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wT23LgIAAFQEAAAOAAAAZHJzL2Uyb0RvYy54bWysVFFv2jAQfp+0/2D5fSRhQDtEqFgrpklV&#10;WwmmPhvHgUiJz7MNCfv1++wARd2epr0457vznb/vO2d21zU1OyjrKtI5zwYpZ0pLKiq9zfmP9fLT&#10;LWfOC12ImrTK+VE5fjf/+GHWmqka0o7qQlmGItpNW5PznfdmmiRO7lQj3ICM0giWZBvhsbXbpLCi&#10;RfWmToZpOklasoWxJJVz8D70QT6P9ctSSf9clk55Vuccd/NxtXHdhDWZz8R0a4XZVfJ0DfEPt2hE&#10;pdH0UupBeMH2tvqjVFNJS45KP5DUJFSWlVQRA9Bk6Ts0q50wKmIBOc5caHL/r6x8OrxYVhXQbsyZ&#10;Fg00WqvOs6/UMbjAT2vcFGkrg0TfwY/cs9/BGWB3pW3CF4AY4mD6eGE3VJNwTrJ0NByji0Qsm9yk&#10;o1HkP3k7bqzz3xQ1LBg5t5AvsioOj87jKkg9p4RumpZVXUcJa81atPg8TuOBSwQnao2DAUR/2WD5&#10;btOdkG2oOAKYpX40nJHLCs0fhfMvwmIWgAXz7Z+xlDWhCZ0sznZkf/3NH/IhEaKctZitnLufe2EV&#10;Z/V3DfG+ZAE683EzGt8MsbHXkc11RO+be8L4ZnhJRkYz5Pv6bJaWmlc8g0XoipDQEr1z7s/mve8n&#10;Hs9IqsUiJmH8jPCPemVkKB3oDNSuu1dhzYl/D+me6DyFYvpOhj63F2Kx91RWUaNAcM/qiXeMbpTu&#10;9MzC27jex6y3n8H8NwAAAP//AwBQSwMEFAAGAAgAAAAhAFxQqoLjAAAACwEAAA8AAABkcnMvZG93&#10;bnJldi54bWxMj01Lw0AQhu+C/2EZwVu72xTbJGZTSqAIoofWXrxtstMkuB8xu22jv97xpLcZ5uGd&#10;5y02kzXsgmPovZOwmAtg6Bqve9dKOL7tZimwEJXTyniHEr4wwKa8vSlUrv3V7fFyiC2jEBdyJaGL&#10;ccg5D02HVoW5H9DR7eRHqyKtY8v1qK4Ubg1PhFhxq3pHHzo1YNVh83E4WwnP1e5V7evEpt+meno5&#10;bYfP4/uDlPd30/YRWMQp/sHwq0/qUJJT7c9OB2YkzJZiRaiEdZJSByKypVgDq2nIFhnwsuD/O5Q/&#10;AAAA//8DAFBLAQItABQABgAIAAAAIQC2gziS/gAAAOEBAAATAAAAAAAAAAAAAAAAAAAAAABbQ29u&#10;dGVudF9UeXBlc10ueG1sUEsBAi0AFAAGAAgAAAAhADj9If/WAAAAlAEAAAsAAAAAAAAAAAAAAAAA&#10;LwEAAF9yZWxzLy5yZWxzUEsBAi0AFAAGAAgAAAAhAErBPbcuAgAAVAQAAA4AAAAAAAAAAAAAAAAA&#10;LgIAAGRycy9lMm9Eb2MueG1sUEsBAi0AFAAGAAgAAAAhAFxQqoLjAAAACwEAAA8AAAAAAAAAAAAA&#10;AAAAiAQAAGRycy9kb3ducmV2LnhtbFBLBQYAAAAABAAEAPMAAACYBQAAAAA=&#10;" filled="f" stroked="f" strokeweight=".5pt">
                <v:textbox>
                  <w:txbxContent>
                    <w:p w14:paraId="29BC277D" w14:textId="4624A8E9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43A01C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7620EC9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7DE3333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25F00DE" w14:textId="77777777" w:rsidR="00F0769B" w:rsidRDefault="00F0769B"/>
                    <w:p w14:paraId="71B1409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3807583D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CD0FA59" w14:textId="77777777" w:rsidR="00F0769B" w:rsidRPr="0075168F" w:rsidRDefault="00F0769B" w:rsidP="006F5120">
                      <w:pPr>
                        <w:pStyle w:val="Heading1"/>
                      </w:pPr>
                      <w:bookmarkStart w:id="16" w:name="_Toc69215262"/>
                      <w:r w:rsidRPr="0075168F">
                        <w:t>&lt;Report Sub-Title&gt;</w:t>
                      </w:r>
                      <w:bookmarkEnd w:id="16"/>
                    </w:p>
                    <w:p w14:paraId="4820E82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177B08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7BC355C" w14:textId="77777777" w:rsidR="00F0769B" w:rsidRDefault="00F0769B"/>
                    <w:p w14:paraId="6A57F01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AA2DB94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4CE973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8B88F2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8118AB2" w14:textId="77777777" w:rsidR="00F0769B" w:rsidRDefault="00F0769B"/>
                    <w:p w14:paraId="3402C640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697C5B31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2C34DC0" w14:textId="77777777" w:rsidR="00F0769B" w:rsidRPr="0075168F" w:rsidRDefault="00F0769B" w:rsidP="006F5120">
                      <w:pPr>
                        <w:pStyle w:val="Heading1"/>
                      </w:pPr>
                      <w:bookmarkStart w:id="17" w:name="_Toc69215263"/>
                      <w:r w:rsidRPr="0075168F">
                        <w:t>&lt;Report Sub-Title&gt;</w:t>
                      </w:r>
                      <w:bookmarkEnd w:id="17"/>
                    </w:p>
                    <w:p w14:paraId="798AAE9D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859C481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06D4724B" w14:textId="77777777" w:rsidR="00F0769B" w:rsidRDefault="00F0769B"/>
                    <w:p w14:paraId="1F314A2A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40F6F976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DCCF34A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A9E4C6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5E5E22F" w14:textId="77777777" w:rsidR="00F0769B" w:rsidRDefault="00F0769B"/>
                    <w:p w14:paraId="1F230BF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E8E522E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4F36D93" w14:textId="77777777" w:rsidR="00F0769B" w:rsidRPr="0075168F" w:rsidRDefault="00F0769B" w:rsidP="006F5120">
                      <w:pPr>
                        <w:pStyle w:val="Heading1"/>
                      </w:pPr>
                      <w:bookmarkStart w:id="18" w:name="_Toc69215264"/>
                      <w:r w:rsidRPr="0075168F">
                        <w:t>&lt;Report Sub-Title&gt;</w:t>
                      </w:r>
                      <w:bookmarkEnd w:id="18"/>
                    </w:p>
                    <w:p w14:paraId="19BF897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408F3F1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683455C" w14:textId="77777777" w:rsidR="00F0769B" w:rsidRDefault="00F0769B"/>
                    <w:p w14:paraId="3508A7F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820D539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0EA0B66A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682B7A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1FCC75E2" w14:textId="77777777" w:rsidR="00F0769B" w:rsidRDefault="00F0769B"/>
                    <w:p w14:paraId="01D32E61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1DA6F976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9BCDC84" w14:textId="77777777" w:rsidR="00F0769B" w:rsidRPr="0075168F" w:rsidRDefault="00F0769B" w:rsidP="006F5120">
                      <w:pPr>
                        <w:pStyle w:val="Heading1"/>
                      </w:pPr>
                      <w:bookmarkStart w:id="19" w:name="_Toc69215265"/>
                      <w:r w:rsidRPr="0075168F">
                        <w:t>&lt;Report Sub-Title&gt;</w:t>
                      </w:r>
                      <w:bookmarkEnd w:id="19"/>
                    </w:p>
                    <w:p w14:paraId="4D648AB8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52A9BB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EA4CABE" w14:textId="77777777" w:rsidR="00F0769B" w:rsidRDefault="00F0769B"/>
                    <w:p w14:paraId="4302C040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B96405F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E3076A5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4474A1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13B126A" w14:textId="77777777" w:rsidR="00F0769B" w:rsidRDefault="00F0769B"/>
                    <w:p w14:paraId="723E42BF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59939C36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EDCA327" w14:textId="77777777" w:rsidR="00F0769B" w:rsidRPr="0075168F" w:rsidRDefault="00F0769B" w:rsidP="006F5120">
                      <w:pPr>
                        <w:pStyle w:val="Heading1"/>
                      </w:pPr>
                      <w:bookmarkStart w:id="20" w:name="_Toc69215266"/>
                      <w:r w:rsidRPr="0075168F">
                        <w:t>&lt;Report Sub-Title&gt;</w:t>
                      </w:r>
                      <w:bookmarkEnd w:id="20"/>
                    </w:p>
                    <w:p w14:paraId="416BD959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7DFE6D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996864C" w14:textId="77777777" w:rsidR="00F0769B" w:rsidRDefault="00F0769B"/>
                    <w:p w14:paraId="5EAADE42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C1D8336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33F8468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6C7892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0FE5BBA5" w14:textId="77777777" w:rsidR="00F0769B" w:rsidRDefault="00F0769B"/>
                    <w:p w14:paraId="7B5C62EF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224C5B4B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6571872" w14:textId="77777777" w:rsidR="00F0769B" w:rsidRPr="0075168F" w:rsidRDefault="00F0769B" w:rsidP="006F5120">
                      <w:pPr>
                        <w:pStyle w:val="Heading1"/>
                      </w:pPr>
                      <w:bookmarkStart w:id="21" w:name="_Toc69215267"/>
                      <w:r w:rsidRPr="0075168F">
                        <w:t>&lt;Report Sub-Title&gt;</w:t>
                      </w:r>
                      <w:bookmarkEnd w:id="21"/>
                    </w:p>
                    <w:p w14:paraId="3651C33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9BA6A0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F83251F" w14:textId="77777777" w:rsidR="00F0769B" w:rsidRDefault="00F0769B"/>
                    <w:p w14:paraId="653423A6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C488E38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684B7F0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C913180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7924E7FE" w14:textId="77777777" w:rsidR="00F0769B" w:rsidRDefault="00F0769B"/>
                    <w:p w14:paraId="17E4FC1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46A74808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A8340A9" w14:textId="77777777" w:rsidR="00F0769B" w:rsidRPr="0075168F" w:rsidRDefault="00F0769B" w:rsidP="006F5120">
                      <w:pPr>
                        <w:pStyle w:val="Heading1"/>
                      </w:pPr>
                      <w:bookmarkStart w:id="22" w:name="_Toc69215268"/>
                      <w:r w:rsidRPr="0075168F">
                        <w:t>&lt;Report Sub-Title&gt;</w:t>
                      </w:r>
                      <w:bookmarkEnd w:id="22"/>
                    </w:p>
                    <w:p w14:paraId="3854607F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806BE75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55C54B92" w14:textId="77777777" w:rsidR="00F0769B" w:rsidRDefault="00F0769B"/>
                    <w:p w14:paraId="0CF0FB4E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3E59BF5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A9CB774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936D8DA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829D266" w14:textId="77777777" w:rsidR="00F0769B" w:rsidRDefault="00F0769B"/>
                    <w:p w14:paraId="27797D8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proofErr w:type="gramStart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</w:t>
                      </w:r>
                      <w:proofErr w:type="gramEnd"/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, Year&gt;</w:t>
                      </w:r>
                    </w:p>
                    <w:p w14:paraId="7AD18226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27AF167" w14:textId="77777777" w:rsidR="00F0769B" w:rsidRPr="0075168F" w:rsidRDefault="00F0769B" w:rsidP="006F5120">
                      <w:pPr>
                        <w:pStyle w:val="Heading1"/>
                      </w:pPr>
                      <w:bookmarkStart w:id="23" w:name="_Toc69215269"/>
                      <w:r w:rsidRPr="0075168F">
                        <w:t>&lt;Report Sub-Title&gt;</w:t>
                      </w:r>
                      <w:bookmarkEnd w:id="23"/>
                    </w:p>
                    <w:p w14:paraId="518BD129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BE3FC70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4586020" w14:textId="77777777" w:rsidR="00F0769B" w:rsidRDefault="00F0769B"/>
                    <w:p w14:paraId="6053414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74FBAF55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768243B7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E6CBCC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2C936E38" w14:textId="77777777" w:rsidR="00F0769B" w:rsidRDefault="00F0769B"/>
                    <w:p w14:paraId="2EF8364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03473D21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5F00CDB7" w14:textId="77777777" w:rsidR="00F0769B" w:rsidRPr="0075168F" w:rsidRDefault="00F0769B" w:rsidP="006F5120">
                      <w:pPr>
                        <w:pStyle w:val="Heading1"/>
                      </w:pPr>
                      <w:bookmarkStart w:id="24" w:name="_Toc69215270"/>
                      <w:r w:rsidRPr="0075168F">
                        <w:t>&lt;Report Sub-Title&gt;</w:t>
                      </w:r>
                      <w:bookmarkEnd w:id="24"/>
                    </w:p>
                    <w:p w14:paraId="3CE0BE33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4ED776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750A9231" w14:textId="77777777" w:rsidR="00F0769B" w:rsidRDefault="00F0769B"/>
                    <w:p w14:paraId="3197519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15220E5C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68DA69A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133D5138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2617AB5" w14:textId="77777777" w:rsidR="00F0769B" w:rsidRDefault="00F0769B"/>
                    <w:p w14:paraId="60AD2F6B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6F010884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15B09855" w14:textId="77777777" w:rsidR="00F0769B" w:rsidRPr="0075168F" w:rsidRDefault="00F0769B" w:rsidP="006F5120">
                      <w:pPr>
                        <w:pStyle w:val="Heading1"/>
                      </w:pPr>
                      <w:bookmarkStart w:id="25" w:name="_Toc69215271"/>
                      <w:r w:rsidRPr="0075168F">
                        <w:t>&lt;Report Sub-Title&gt;</w:t>
                      </w:r>
                      <w:bookmarkEnd w:id="25"/>
                    </w:p>
                    <w:p w14:paraId="32D0A968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9FFBAEC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32B2B5CB" w14:textId="77777777" w:rsidR="00F0769B" w:rsidRDefault="00F0769B"/>
                    <w:p w14:paraId="0CF5003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E162528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229C4DF1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166EB4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45D86CB" w14:textId="77777777" w:rsidR="00F0769B" w:rsidRDefault="00F0769B"/>
                    <w:p w14:paraId="5308FED3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1B24BFC5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6BDD973F" w14:textId="77777777" w:rsidR="00F0769B" w:rsidRPr="0075168F" w:rsidRDefault="00F0769B" w:rsidP="006F5120">
                      <w:pPr>
                        <w:pStyle w:val="Heading1"/>
                      </w:pPr>
                      <w:bookmarkStart w:id="26" w:name="_Toc69215272"/>
                      <w:r w:rsidRPr="0075168F">
                        <w:t>&lt;Report Sub-Title&gt;</w:t>
                      </w:r>
                      <w:bookmarkEnd w:id="26"/>
                    </w:p>
                    <w:p w14:paraId="2F002BF2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4A2B7A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16C9294" w14:textId="77777777" w:rsidR="00F0769B" w:rsidRDefault="00F0769B"/>
                    <w:p w14:paraId="1D401CD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F9F6595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6108DA2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BA6AA0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3D63C97" w14:textId="77777777" w:rsidR="00F0769B" w:rsidRDefault="00F0769B"/>
                    <w:p w14:paraId="3CDF4978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5D12478D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14FC697" w14:textId="77777777" w:rsidR="00F0769B" w:rsidRPr="0075168F" w:rsidRDefault="00F0769B" w:rsidP="006F5120">
                      <w:pPr>
                        <w:pStyle w:val="Heading1"/>
                      </w:pPr>
                      <w:bookmarkStart w:id="27" w:name="_Toc69215273"/>
                      <w:r w:rsidRPr="0075168F">
                        <w:t>&lt;Report Sub-Title&gt;</w:t>
                      </w:r>
                      <w:bookmarkEnd w:id="27"/>
                    </w:p>
                    <w:p w14:paraId="0C824495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7C8DC4AB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5BECB54" w14:textId="77777777" w:rsidR="00F0769B" w:rsidRDefault="00F0769B"/>
                    <w:p w14:paraId="495B7410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548063E0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5C846EF3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FA153AA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4B139678" w14:textId="77777777" w:rsidR="00F0769B" w:rsidRDefault="00F0769B"/>
                    <w:p w14:paraId="49806125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5D1BA354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0855B405" w14:textId="77777777" w:rsidR="00F0769B" w:rsidRPr="0075168F" w:rsidRDefault="00F0769B" w:rsidP="006F5120">
                      <w:pPr>
                        <w:pStyle w:val="Heading1"/>
                      </w:pPr>
                      <w:bookmarkStart w:id="28" w:name="_Toc69215274"/>
                      <w:r w:rsidRPr="0075168F">
                        <w:t>&lt;Report Sub-Title&gt;</w:t>
                      </w:r>
                      <w:bookmarkEnd w:id="28"/>
                    </w:p>
                    <w:p w14:paraId="5AE7E9DF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0E0409D9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4BFA8AA5" w14:textId="77777777" w:rsidR="00F0769B" w:rsidRDefault="00F0769B"/>
                    <w:p w14:paraId="65A5BA59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21EAE371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B242A3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457524E0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3A14807D" w14:textId="77777777" w:rsidR="00F0769B" w:rsidRDefault="00F0769B"/>
                    <w:p w14:paraId="3F921074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618E1232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225D0320" w14:textId="77777777" w:rsidR="00F0769B" w:rsidRPr="0075168F" w:rsidRDefault="00F0769B" w:rsidP="006F5120">
                      <w:pPr>
                        <w:pStyle w:val="Heading1"/>
                      </w:pPr>
                      <w:bookmarkStart w:id="29" w:name="_Toc69215275"/>
                      <w:r w:rsidRPr="0075168F">
                        <w:t>&lt;Report Sub-Title&gt;</w:t>
                      </w:r>
                      <w:bookmarkEnd w:id="29"/>
                    </w:p>
                    <w:p w14:paraId="654D98DF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6CEE9054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1723E73F" w14:textId="77777777" w:rsidR="00F0769B" w:rsidRDefault="00F0769B"/>
                    <w:p w14:paraId="7D8A02C3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3298F7C4" w14:textId="77777777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3165D6AC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2AE94E5E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5370235F" w14:textId="77777777" w:rsidR="00F0769B" w:rsidRDefault="00F0769B"/>
                    <w:p w14:paraId="1009C855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62573008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45DA83DD" w14:textId="77777777" w:rsidR="00F0769B" w:rsidRPr="0075168F" w:rsidRDefault="00F0769B" w:rsidP="006F5120">
                      <w:pPr>
                        <w:pStyle w:val="Heading1"/>
                      </w:pPr>
                      <w:bookmarkStart w:id="30" w:name="_Toc69215276"/>
                      <w:r w:rsidRPr="0075168F">
                        <w:t>&lt;Report Sub-Title&gt;</w:t>
                      </w:r>
                      <w:bookmarkEnd w:id="30"/>
                    </w:p>
                    <w:p w14:paraId="6B0190C5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61BCD74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  <w:p w14:paraId="63A5A697" w14:textId="77777777" w:rsidR="00F0769B" w:rsidRDefault="00F0769B"/>
                    <w:p w14:paraId="1811BB8B" w14:textId="77777777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April, 2021</w:t>
                      </w:r>
                    </w:p>
                    <w:p w14:paraId="6383012C" w14:textId="482C786C" w:rsidR="00F0769B" w:rsidRDefault="00F0769B" w:rsidP="0045123F">
                      <w:pPr>
                        <w:pStyle w:val="Subtitle"/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</w:pPr>
                      <w:r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 xml:space="preserve">AllocateMate: </w:t>
                      </w:r>
                      <w:r w:rsidRPr="00B409C6">
                        <w:rPr>
                          <w:rFonts w:eastAsiaTheme="majorEastAsia" w:cs="Arial"/>
                          <w:color w:val="0099CD" w:themeColor="text2"/>
                          <w:spacing w:val="-10"/>
                          <w:kern w:val="28"/>
                          <w:sz w:val="56"/>
                          <w:szCs w:val="56"/>
                          <w:lang w:val="en-US"/>
                        </w:rPr>
                        <w:t>An R package for mate allocation</w:t>
                      </w:r>
                    </w:p>
                    <w:p w14:paraId="4D5B1606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3A68C2D1" w14:textId="4DD595BD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>
                        <w:rPr>
                          <w:rFonts w:cs="Arial"/>
                          <w:i/>
                          <w:lang w:val="en-US"/>
                        </w:rPr>
                        <w:t>Matthew G Hamilton</w:t>
                      </w:r>
                    </w:p>
                    <w:p w14:paraId="60068F36" w14:textId="77777777" w:rsidR="00F0769B" w:rsidRDefault="00F0769B"/>
                    <w:p w14:paraId="6C691C21" w14:textId="76B0E8CD" w:rsidR="00F0769B" w:rsidRPr="0075168F" w:rsidRDefault="00F0769B" w:rsidP="009676BB">
                      <w:pPr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</w:pPr>
                      <w:r w:rsidRPr="0075168F">
                        <w:rPr>
                          <w:rFonts w:cs="Arial"/>
                          <w:color w:val="000000"/>
                          <w:sz w:val="27"/>
                          <w:szCs w:val="27"/>
                          <w:lang w:val="en-US"/>
                        </w:rPr>
                        <w:t>th, Year&gt;</w:t>
                      </w:r>
                    </w:p>
                    <w:p w14:paraId="17692084" w14:textId="77777777" w:rsidR="00F0769B" w:rsidRPr="0075168F" w:rsidRDefault="00F0769B" w:rsidP="009676BB">
                      <w:pPr>
                        <w:pStyle w:val="Title"/>
                        <w:rPr>
                          <w:rFonts w:cs="Arial"/>
                          <w:lang w:val="en-US"/>
                        </w:rPr>
                      </w:pPr>
                      <w:r w:rsidRPr="0075168F">
                        <w:rPr>
                          <w:rFonts w:cs="Arial"/>
                          <w:lang w:val="en-US"/>
                        </w:rPr>
                        <w:t>&lt;Report</w:t>
                      </w:r>
                      <w:r>
                        <w:rPr>
                          <w:rFonts w:cs="Arial"/>
                          <w:lang w:val="en-US"/>
                        </w:rPr>
                        <w:t xml:space="preserve"> </w:t>
                      </w:r>
                      <w:r w:rsidRPr="0075168F">
                        <w:rPr>
                          <w:rFonts w:cs="Arial"/>
                          <w:lang w:val="en-US"/>
                        </w:rPr>
                        <w:t>Title&gt;</w:t>
                      </w:r>
                    </w:p>
                    <w:p w14:paraId="37112B9D" w14:textId="77777777" w:rsidR="00F0769B" w:rsidRPr="0075168F" w:rsidRDefault="00F0769B" w:rsidP="006F5120">
                      <w:pPr>
                        <w:pStyle w:val="Heading1"/>
                      </w:pPr>
                      <w:bookmarkStart w:id="31" w:name="_Toc69215277"/>
                      <w:r w:rsidRPr="0075168F">
                        <w:t>&lt;Report Sub-Title&gt;</w:t>
                      </w:r>
                      <w:bookmarkEnd w:id="31"/>
                    </w:p>
                    <w:p w14:paraId="28C300B3" w14:textId="77777777" w:rsidR="00F0769B" w:rsidRDefault="00F0769B" w:rsidP="009676BB">
                      <w:pPr>
                        <w:jc w:val="right"/>
                        <w:rPr>
                          <w:rFonts w:cs="Arial"/>
                          <w:lang w:val="en-US"/>
                        </w:rPr>
                      </w:pPr>
                    </w:p>
                    <w:p w14:paraId="5BFEA49F" w14:textId="77777777" w:rsidR="00F0769B" w:rsidRPr="0075168F" w:rsidRDefault="00F0769B" w:rsidP="009676BB">
                      <w:pPr>
                        <w:jc w:val="right"/>
                        <w:rPr>
                          <w:rFonts w:cs="Arial"/>
                          <w:i/>
                          <w:lang w:val="en-US"/>
                        </w:rPr>
                      </w:pPr>
                      <w:r w:rsidRPr="0075168F">
                        <w:rPr>
                          <w:rFonts w:cs="Arial"/>
                          <w:i/>
                          <w:lang w:val="en-US"/>
                        </w:rPr>
                        <w:t>&lt;Author Name&gt;</w:t>
                      </w:r>
                    </w:p>
                  </w:txbxContent>
                </v:textbox>
              </v:shape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g">
            <w:drawing>
              <wp:anchor distT="0" distB="0" distL="114300" distR="114300" simplePos="0" relativeHeight="251654142" behindDoc="0" locked="0" layoutInCell="1" allowOverlap="1" wp14:anchorId="3FBD72F6" wp14:editId="0317BC0B">
                <wp:simplePos x="0" y="0"/>
                <wp:positionH relativeFrom="column">
                  <wp:posOffset>-972457</wp:posOffset>
                </wp:positionH>
                <wp:positionV relativeFrom="paragraph">
                  <wp:posOffset>-914400</wp:posOffset>
                </wp:positionV>
                <wp:extent cx="7609571" cy="899709"/>
                <wp:effectExtent l="0" t="0" r="0" b="2540"/>
                <wp:wrapNone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609571" cy="899709"/>
                          <a:chOff x="0" y="0"/>
                          <a:chExt cx="7609840" cy="899795"/>
                        </a:xfrm>
                      </wpg:grpSpPr>
                      <pic:pic xmlns:pic="http://schemas.openxmlformats.org/drawingml/2006/picture">
                        <pic:nvPicPr>
                          <pic:cNvPr id="38" name="Picture 38"/>
                          <pic:cNvPicPr>
                            <a:picLocks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609840" cy="899795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9" name="Picture 39"/>
                          <pic:cNvPicPr>
                            <a:picLocks noChangeAspect="1"/>
                          </pic:cNvPicPr>
                        </pic:nvPicPr>
                        <pic:blipFill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771525" y="200025"/>
                            <a:ext cx="1014730" cy="539750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</wp:anchor>
            </w:drawing>
          </mc:Choice>
          <mc:Fallback>
            <w:pict>
              <v:group w14:anchorId="63D684EF" id="Group 35" o:spid="_x0000_s1026" style="position:absolute;margin-left:-76.55pt;margin-top:-1in;width:599.2pt;height:70.85pt;z-index:251654142" coordsize="76098,899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xe0L5AIAANsIAAAOAAAAZHJzL2Uyb0RvYy54bWzsVslu2zAQvRfoPxC6&#10;O5JsObKE2EFqJ0GBojW6fABNURIRcQFJL0HRf++QlB0nDtog6KEFerDERTN88+YNxxeXO96hDdWG&#10;STGN0rMkQlQQWTHRTKNvX28GkwgZi0WFOynoNLqnJrqcvX1zsVUlHcpWdhXVCJwIU27VNGqtVWUc&#10;G9JSjs2ZVFTAZi01xxamuokrjbfgnXfxMEnO463UldKSUGNgdRE2o5n3X9eU2E91bahF3TQCbNY/&#10;tX+u3DOeXeCy0Vi1jPQw8CtQcMwEHHpwtcAWo7VmJ644I1oaWdszInks65oR6mOAaNLkSTS3Wq6V&#10;j6Upt4060ATUPuHp1W7Jx81SI1ZNo9E4QgJzyJE/FsEcyNmqpoRvbrX6opa6X2jCzMW7qzV3b4gE&#10;7Tyt9wda6c4iAov5eVKM8zRCBPYmRZEnReCdtJCcEzPSXh8ZTjJI296w8Jji/bGxQ3cAoxgp4dez&#10;BKMTln6vJrCya02j3gl/kQ+O9d1aDSChClu2Yh2z916ckDoHSmyWjCx1mBwRDqURCIdtdyoaTRwv&#10;zsR9FWywi+mDJHcGtuLHe376yPuqY+qGdZ1LiRv3cYDgnwjmGSqCGBeSrDkVNlSXph2EJIVpmTIR&#10;0iXlKwpi0e8rl0+obAuCUZoJ6+UPKf9grDvdJd8XwPfh5CpJiuG7wXyczAdZkl8ProosH+TJdZ4l&#10;2SSdp/MfzjrNyrWhECvuFor10GH1BPyzau/vhVBHvh7RBvuqd8R5QPu3hwhLjiGH1VhNLWndsAby&#10;PsOtEWwOG57pB3JdGgzUg7N4aQX8SsiQZG3sLZUcuQHwCxA8oXgDYAOY/Se9DML5HhjACbKBwb8j&#10;/+JE/v5aeCzxB/kjIectFg29MgrYgWbjiuVvqojh/4p4riLyPB0PobnA5Q8dO4Eh5C1cEK47pEma&#10;5aP+kh+Pinzsu/Lhkv8TteEbBXRQfwH03d616OM5jI//k8x+AgAA//8DAFBLAwQUAAYACAAAACEA&#10;LmzwAMUAAAClAQAAGQAAAGRycy9fcmVscy9lMm9Eb2MueG1sLnJlbHO8kMGKwjAQhu8L+w5h7tu0&#10;PSyymPYigldxH2BIpmmwmYQkir69gWVBQfDmcWb4v/9j1uPFL+JMKbvACrqmBUGsg3FsFfwetl8r&#10;ELkgG1wCk4IrZRiHz4/1nhYsNZRnF7OoFM4K5lLij5RZz+QxNyES18sUksdSx2RlRH1ES7Jv22+Z&#10;7hkwPDDFzihIO9ODOFxjbX7NDtPkNG2CPnni8qRCOl+7KxCTpaLAk3H4t+ybyBbkc4fuPQ7dv4N8&#10;eO5wAwAA//8DAFBLAwQUAAYACAAAACEAy3rbYOIAAAANAQAADwAAAGRycy9kb3ducmV2LnhtbEyP&#10;wWrDMBBE74X+g9hCb4ms2C7BtRxCaHsKhSaFkptibWwTSzKWYjt/3/Wpve3uDLNv8s1kWjZg7xtn&#10;JYhlBAxt6XRjKwnfx/fFGpgPymrVOosS7uhhUzw+5CrTbrRfOBxCxSjE+kxJqEPoMs59WaNRfuk6&#10;tKRdXG9UoLWvuO7VSOGm5asoeuFGNZY+1KrDXY3l9XAzEj5GNW5j8Tbsr5fd/XRMP3/2AqV8fpq2&#10;r8ACTuHPDDM+oUNBTGd3s9qzVsJCpLEg7zwlCdWaPVGSxsDOdFvFwIuc/29R/AIAAP//AwBQSwME&#10;CgAAAAAAAAAhAFK44H7hIAAA4SAAABQAAABkcnMvbWVkaWEvaW1hZ2UxLnBuZ4lQTkcNChoKAAAA&#10;DUlIRFIAAAmxAAABKAgGAAAAbHoufwAAAAlwSFlzAAAuIwAALiMBeKU/dgAAIABJREFUeJzt3ctu&#10;HFme3/E4QUmUMqkLUwLSIxhGwysv5w36Ebzz2m/kR5rxwoClhWChFgJ33WhAF1MkA5lxSTIz4xjT&#10;Y3SjUSWVqJMnb/H5LIvVm28UctM//E8o/sf/+u9FUfyhAAAAgEPx7ME/Fw/CC98Lvu2//efT/z19&#10;HBbf/Bf4rvPw6Z8fFEu/M/Adf3j4L//67b8C/L7/sr78w3/oq9/8/6geFutqur76P7/6AwAAcIz+&#10;9KAoin8bsf3R5wUAAOBgzFa+FfyOP//Twz9OH598/1/im27iP33rT8D/95/i6R/LcCsH8NP6UBb/&#10;cf1/v/c//6+/+icAAMAx+p+lzwoAAABwfN7Ne18VyKqLLwUGklyHJwICAAB/ZcQGAAAAcISW7dpn&#10;BbKq+6nAQJKvYSQgAADwV0ZsAAAAAMeoMWID8mrjRGEg2WXptwQAADBiAwAAADhOnedEgbzqeK4w&#10;kKwJpyICAABGbAAAAADH6u2Na2xAPotiXPTR+ARIU5VjBQEAACM2AAAAgGP1p0X0bYGsuvhSYCDJ&#10;dRgJCAAAGLEBAAAAHKsvtUtsQF6dJ0WBRB/LpxICAABGbAAAAABHq+19WyCrNk4EBpJVhmwAADB4&#10;RmwAAAAAx2q+8mmBrJreiA1I14bHKgIAwMAZsQEAAAAcsYuZa2xAPnXxQl0gWVWeiQgAAANnxAYA&#10;AABwxP68MGID8mr61woDST4Hz4kCAMDQGbEBAAAAHLGLxogNyOsujhUGklyFkYAAADBwRmwAAAAA&#10;x2y29nmBrLo4ERhIchtOirZ8LCIAAAyYERsAAADAMWtXPi+QVRPPBQaSNYVrbAAAMGRGbAAAAADH&#10;bF0Un7roEwPZVHEqLpDs8uS5iAAAMGBGbAAAAABH7i+L3icGslr0rwQGktwEl9gAAGDIjNgAAAAA&#10;jtybau0TA1ndxTOBgSRXRmwAADBoRmwAAAAAx64xYgPy6uK5wkCSWXhULMMDEQEAYKCM2AAAAACO&#10;Xes5USCvWZwqDCSrwjMRAQBgoIzYAAAAAI7dXV/Ml9FnBrKp40RcIFlVjkUEAICBMmIDAAAAGIAP&#10;tWtsQD6r4mGxjC4oAWlujNgAAGCwjNgAAAAABuDd3IgNyOsunikMJLkOTwQEAICBMmIDAAAAGIBl&#10;u/aZgazqfiowkORrGAkIAAADZcQGAAAAMASNERuQVxsnCgPJLku/JQAAMERGbAAAAABD0HlOFMir&#10;jucKA8mqciwiAAAMkBEbAAAAwEC8vXGNDchnUYyLPp4qDCRpgt8RAAAYIiM2AAAAgIH40yL61EBW&#10;XXwpMJDkOowEBACAATJiAwAAABiIL7VLbEBenSdFgUQfy6cSAgDAABmxAQAAAAxF2/vUQFZtnAgM&#10;JKsM2QAAYHCM2AAAAACGYr7yqYGsmt6IDUhXhTMVAQBgYIzYAAAAAAbkYuYaG5BPXbxQF0jWlo9F&#10;BACAgTFiAwAAABiQ940RG5BX079WGEjyOXhOFAAAhsaIDQAAAGBAviyM2IC87uJYYSDJVRgJCAAA&#10;A2PEBgAAADAks7XPDWTVxYnAQJLbcOJJUQAAGBgjNgAAAIAhaVc+N5BVE88FBpJVnhQFAIBBMWID&#10;AAAAGJJ1UXzqok8OZFPFqbhAsqo8ExEAAAbEiA0AAABgYH6Ze1IUyGvRv1IYSHITRgICAMCAGLEB&#10;AAAADMxF0/vkQFadJ0WBRFdGbAAAMChGbAAAAABD07jEBuR1Fz0DCKSZhUfFMjxQEQAABsKIDQAA&#10;AGBoWpfYgLxmcaowkKwKz0QEAICBMGIDAAAAGJq7vpgvo88OZFPHibhAssuT5yICAMBAGLEBAAAA&#10;DNCH2jU2IJ9V8bBYRheUgDR1OFUQAAAGwogNAAAAYIDeVGufHciq611jA9JchycKAgDAQBixAQAA&#10;AAzRrUtsQF5dPFcYSPI1jAQEAICBMGIDAAAAGKLGJTYgrza6xAakuyz9lgAAwBAYsQEAAAAMUecS&#10;G5BX7RIbsAFVOZYRAAAGwIgNAAAAYKDe3rjGBuSzKMZFH08VBpI0we8IAAAMgREbAAAAwEC9m7vG&#10;BuTVxZcKA0muw0hAAAAYACM2AAAAgIFa3hqxAXnV/VRhIMnH8qmAAAAwAEZsAAAAAEPVGrEBed0W&#10;ZwoDySpDNgAAOHpGbAAAAABDNV/59EBWTT8RGEhWBYNYAAA4dkZsAAAAAAN2MXONDcinLl6oCySr&#10;yrGIAABw5IzYAAAAAAbsfWPEBuTV9K8VBpJch5GAAABw5IzYAAAAAAbsy8KIDciri+cKA0mujNgA&#10;AODoGbEBAAAADNls7fMDWd3FM4GBJLfhpGjLxyICAMARM2IDAAAAGLJ25fMDWTUusQEbUIWnMgIA&#10;wBEzYgMAAAAYsnVRfOqi/wSAbKo4FRdIVpWuOgIAwDEzYgMAAAAYuF/mnhQF8lr0rxQGknx2iQ0A&#10;AI6aERsAAADAwF00/dATAJl1nhQFEtXhVEIAADhiRmwAAAAAQzdziQ3I6y56BhBIMwuPimV4oCIA&#10;ABwpIzYAAACAobt1iQ3IaxanCgPJqvBMRAAAOFJGbAAAAABDd9cX82UcegUgozpO5AWSXZ48FxEA&#10;AI6UERsAAAAAxYfaNTYgn1XxsFhGF5SANDdhpCAAABwpIzYAAAAAijfVWgQgq653jQ1IMw+PFAQA&#10;gCNlxAYAAABAUTRGbEBeXTxXGEjy1SU2AAA4WkZsAAAAABTFredEgbxmcaowkOyydNURAACOkREb&#10;AAAAAP/2zp8IQFaLeCYwkKwqxyICAMARMmIDAAAA4K/e3nhSFMhnUYyLPp4qDCS5MWIDAICjZMQG&#10;AAAAwF+9m7vGBuTVxZcKA0nq4pGAAABwhIzYAAAAAPirZesSG5BX3U8VBpJ8LJ8KCAAAR8iIDQAA&#10;AIB/dxuFALJq40RgIFllyAYAAEfHiA0AAACAfzdfCQFktYhnAgPJquC3BAAAjo0RGwAAAAB/czHr&#10;xQCyqYsX4gLJqnIsIgAAHBkjNgAAAAD+5n1jxAbk1fSvFQaSXIeRgAAAcGSM2AAAAAD4my/1Wgwg&#10;qy6eCwwkuTJiAwCAo2PEBgAAAMDftS6xAXm1caIwkOQ2nBRt+VhEAAA4IkZsAAAAAPxduxIDyOo2&#10;jgUGklXhqYgAAHBEjNgAAAAA+Lt1UXzqoiBANlWcigskq8ozEQEA4IgYsQEAAADwD36ZrwUBslr0&#10;rwQGknx2iQ0AAI6KERsAAAAA/+Ci6QUBsuriucBAkjqcCggAAEfEiA0AAACAfzRziQ3Iq4sThYEk&#10;s/CoWIYHIgIAwJEwYgMAAADgH926xAbk1bjEBmxAFZ7JCAAAR8KIDQAAAIB/dNcX82X81T8G2JTa&#10;JTZgAy5PnssIAABHwogNAAAAgF/5ULvGBuSzKh4Wy+iCEpDmJowUBACAI2HEBgAAAMCvvKnWv/pn&#10;AJvU9a6xAWmujNgAAOBoGLEBAAAA8GuNERuQVxfPFQaSzMIjAQEA4EgYsQEAAADwa63nRIG8ZnGq&#10;MJDssnTVEQAAjoERGwAAAAC/dmfEBuS1iGcKA8mqciwiAAAcASM2AAAAAH7T2xtPigL5LIpx0cdT&#10;hYEkN0ZsAABwFIzYAAAAAPhN7+ausQF5dfGlwkCS6/BEQAAAOAJGbAAAAAD8pmXrEhuQV91PFQaS&#10;fA0jAQEA4AgYsQEAAADw2xojNiCvNk4UBpJV5VMRAQDgwBmxAQAAAPDbOs+JAnkt4pnCQLIq+C0B&#10;AIBDZ8QGAAAAwDddzAzZgHzq4oW6QLKqHIsIAAAHzogNAAAAgG963xixAXk1/WuFgSTXYSQgAAAc&#10;OCM2AAAAAL7pS73+1p8ANqKL50ICST6WTwUEAIADZ8QGAAAAwLe1LrEBebVxojCQrC0fiwgAAAfM&#10;iA0AAACAb5uvvvkngE1oeiM2IF0VXGMDAIBDZsQGAAAAwHd96uL3/gyQpC5eCAgkq8ozEQEA4IAZ&#10;sQEAAADwXb/M19/7M0CyRf9KRCDJZ5fYAADgoBmxAQAAAPBdF03/vT8DJOviuYhAkqswEhAAAA6Y&#10;ERsAAAAA3zdziQ3Iq4sThYEkt+GkWIYHIgIAwIEyYgMAAADg+9rVd/8MkKpxiQ3YgCo8kxEAAA6U&#10;ERsAAAAA37cuivkyfvdfAUhRxal+QLLLk+ciAgDAgTJiAwAAAOB3fah7kYCsltEFJSDNTRgpCAAA&#10;B8qIDQAAAIDf9aZaiwRk1fUTgYEkV0ZsAABwsIzYAAAAAPh9jREbkFcXzxUGkszCIwEBAOBAGbEB&#10;AAAA8Ptaz4kCec3iVGEg2WXpqiMAABwiIzYAAAAAft+dERuQVx0NT4B0VTlWEQAADpARGwAAAAA/&#10;5O2NJ0WBfFbFw6KPpwoDSW6M2AAA4CAZsQEAAADwQ97NXWMD8uriS4WBJNfhiYAAAHCAjNgAAAAA&#10;+CHL1iU2IK+6nyoMJPkaRgICAMABMmIDAAAA4Mc0RmxAXm2cKAwkuyz9lgAAwKExYgMAAADgx3Se&#10;EwXyquO5wkCyJpyKCAAAB8aIDQAAAIAfdjEzZAPyWRRjdYFkVem3BAAADo0RGwAAAAA/7H1jxAbk&#10;1fSvFQaSXIeRgAAAcGCM2AAAAAD4YV/qtVhAVp0nRYFEH8unEgIAwIExYgMAAADgx7UusQF5tXGi&#10;MJCsMmQDAICDYsQGAAAAwI+br8QCsmp6IzYgXRseqwgAAAfEiA0AAACAe7mYucYG5FMXL9QFklXl&#10;mYgAAHBAjNgAAAAAuJc/L4zYgLwW/SuFgSSfg+dEAQDgkBixAQAAAHAvF40RG5BXF88VBpJchZGA&#10;AABwQIzYAAAAALif2VowIKsuTgQGktyGk6ItH4sIAAAHwogNAAAAgPtpV4IBWTUusQEb0BSusQEA&#10;wKEwYgMAAADgftZF8amLogHZVHEqLpDs8uS5iAAAcCCM2AAAAAC4t78setGArBb9K4GBJDfBJTYA&#10;ADgURmwAAAAA3Nubai0akNVdPBMYSHJlxAYAAAfDiA0AAACA+2uM2IC8uniuMJBkFh4Vy/BARAAA&#10;OABGbAAAAADcX+s5USCvWZwqDCSrwjMRAQDgABixAQAAAHB/d30xX0bhgGzqOBEXSFaVYxEBAOAA&#10;GLEBAAAA8FM+1K6xAfmsiofFMrqgBKS5MWIDAICDYMQGAAAAwE95NzdiA/K6i2cKA0muwxMBAQDg&#10;ABixAQAAAPBTlu1aOCCrup8KDCT5GkYCAgDAATBiAwAAAODnNEZsQF5tnCgMJLss/ZYAAMC+M2ID&#10;AAAA4Od0nhMF8qrjucJAsiaciggAAHvOiA0AAACAn/b2xjU2IJ9FMS76aHwCpKnKsYIAALDnjNgA&#10;AAAA+Gl/WkTxgKy6+FJgIMl1GAkIAAB7zogNAAAAgJ/2pXaJDcir86QokOhj+VRCAADYc0ZsAAAA&#10;APy8thcPyKqNE4GBZJUhGwAA7DUjNgAAAAB+3nwlHpBV0xuxAena8FhFAADYY0ZsAAAAACS5mLnG&#10;BuRTFy/UBZJV5ZmIAACwx4zYAAAAAEjy54URG5BX079WGEjyOXhOFAAA9pkRGwAAAABJLhojNiCv&#10;uzhWGEhyFUYCAgDAHjNiAwAAACDNbC0gkFUXJwIDSW7DSdGWj0UEAIA9ZcQGAAAAQJp2JSCQVRPP&#10;BQaSVZ4UBQCAvWXEBgAAAECadVF86qKIQDZVnIoLJKvKMxEBAGBPGbEBAAAAkOyXuSdFgbwW/SuF&#10;gSQ3YSQgAADsKSM2AAAAAJJdNL2IQFZ30QUlIM2VERsAAOwtIzYAAAAA0jUusQF5dfFcYSDJLDwq&#10;luGBiAAAsIeM2AAAAABI17rEBuQ1i1OFgWRVeCYiAADsISM2AAAAANLd9cV8GYUEsqnjRFwg2eXJ&#10;cxEBAGAPGbEBAAAAsBEfatfYgHxWxcNiGV1QAtLU4VRBAADYQ0ZsAAAAAGzEm2otJJDVXTwTGEhy&#10;HZ4ICAAAe8iIDQAAAIDNuHWJDcir7qcKA0m+hpGAAACwh4zYAAAAANiMxiU2IK82ThQGkl2WfksA&#10;AGDfGLEBAAAAsBmdS2xAXnU8VxhIVpVjEQEAYM8YsQEAAACwMW9vXGMD8lkU46KPpwoDSZrgdwQA&#10;APaNERsAAAAAG/Nu7hobkFcXXyoMJLkOIwEBAGDPGLEBAAAAsDHLWyM2IK+6nyoMJPlYPhUQAAD2&#10;jBEbAAAAAJvTGrEBed0WZwoDySpDNgAA2CtGbAAAAABsznwlJpBV008EBpJVwSAWAAD2iREbAAAA&#10;ABt1MXONDcinLl6oCyRry8ciAgDAHjFiAwAAAGCj3jdGbEBeTf9aYSDJ5+A5UQAA2CdGbAAAAABs&#10;1JeFERuQVxfPFQaSXIWRgAAAsEeM2AAAAADYrNlaUCCru3gmMJDkNpx4UhQAAPaIERsAAAAAm9Wu&#10;BAWyalxiAzag8qQoAADsDSM2AAAAADZrXRSfuigqkE0Vp+ICyarSVUcAANgXRmwAAAAAbNwvc0+K&#10;Ankt+lcKA0luwkhAAADYE0ZsAAAAAGzcRdOLCmTVeVIUSHRlxAYAAHvDiA0AAACAzWtcYgPyuoue&#10;AQTSzMKjYhkeqAgAAHvAiA0AAACAzWtdYgPymsWpwkCyKjwTEQAA9oARGwAAAACbd9cX82UUFsim&#10;jhNxgWSXJ89FBACAPWDEBgAAAEAWH2rX2IB8VsXDYhldUALS3ISRggAAsAeM2AAAAADI4k21FhbI&#10;qutdYwPSzMMjBQEAYA8YsQEAAACQx61LbEBeXTxXGEjy1SU2AADYC0ZsAAAAAOTRuMQG5NVGl9iA&#10;dJel3xIAANg1IzYAAAAA8uhcYgPyql1iAzagKscyAgDAjhmxAQAAAJDN2xvX2IB8FsW46OOpwkCS&#10;GyM2AADYOSM2AAAAALJ5N3eNDciriy8VBpLUxSMBAQBgx4zYAAAAAMhm2brEBuRV91OFgSQfy6cC&#10;AgDAjhmxAQAAAJDPbRQXyOq2OBMYSFYZsgEAwE4ZsQEAAACQz3wlLpBV008EBpJVwSAWAAB2yYgN&#10;AAAAgKwuZr3AQDZ18UJcIFlVjkUEAIAdMmIDAAAAIKv3jREbkFfTv1YYSHIdRgICAMAOGbEBAAAA&#10;kNWXei0wkFUXzwUGklwZsQEAwE4ZsQEAAACQV+sSG5BXGycKA0luw0nRlo9FBACAHTFiAwAAACCv&#10;diUwkNVtHAsMJKvCUxEBAGBHjNgAAAAAyGtdFJ+6KDKQTRWn4gLJqvJMRAAA2BEjNgAAAACy+2W+&#10;FhnIatG/EhhI8tklNgAA2BkjNgAAAACyu2h6kYGsunguMJCkDqcCAgDAjhixAQAAAJDfzCU2IK8u&#10;ThQGkszCo2IZHogIAAA7YMQGAAAAQH63LrEBeTUusQEbUIVnMgIAwA4YsQEAAACQ311fzJdRaCCb&#10;2iU2YAMuT57LCAAAO2DEBgAAAMBWfKhdYwPyWRUPi2V0QQlIcxNGCgIAwA4YsQEAAACwFW+qtdBA&#10;Vl3vGhuQZh4eKQgAADtgxAYAAADAdjRGbEBeXTxXGEjy1SU2AADYCSM2AAAAALbj1nOiQF6zOFUY&#10;SHZZuuoIAADbZsQGAAAAwHZ0RmxAXot4pjCQrCrHIgIAwJYZsQEAAACwNW9vPCkK5LMoxkUfTxUG&#10;ktwYsQEAwNYZsQEAAACwNe/mrrEBeXXxpcJAkrp4JCAAAGyZERsAAAAAW7NsXWID8qr7qcJAko/l&#10;UwEBAGDLjNgAAAAA2J7bKDaQVRsnAgPJKkM2AADYKiM2AAAAALZnvhIbyGoRzwQGklXBbwkAAGyT&#10;ERsAAAAAW3Ux6wUHsqmLF+ICyapyLCIAAGyRERsAAAAAW/W+MWID8mr61woDSa7DSEAAANgiIzYA&#10;AAAAtupLvRYcyKqL5wIDST6WTwUEAIAtMmIDAAAAYLtal9iAvNo4URhI1paPRQQAgC0xYgMAAABg&#10;u+YrwYGsbuNYYCBZFVxjAwCAbTFiAwAAAGDrPnVRdCCbKk7FBZJV5ZmIAACwJUZsAAAAAGzdL/O1&#10;6EBWi/6VwECSzy6xAQDA1hixAQAAALB1F00vOpBVF88FBpJchZGAAACwJUZsAAAAAGzfzCU2IK8u&#10;ThQGktyGk2IZHogIAABbYMQGAAAAwPa1K9GBrBqX2IANqMIzGQEAYAuM2AAAAADYvnVRzJdReCCb&#10;2iU2YAMuT57LCAAAW2DEBgAAAMBOfKh74YFsVsXDYhldUALS3ISRggAAsAVGbAAAAADsxJtqLTyQ&#10;Vde7xgakuTJiAwCArTBiAwAAAGA3GiM2IK8unisMJJmFRwICAMAWGLEBAAAAsBut50SBvGZxqjCQ&#10;7LJ01REAAHIzYgMAAABgN+6M2IC86mh4AqSryrGKAACQmREbAAAAADvz9saTokA+q+Jh0cdThYEk&#10;N0ZsAACQnREbAAAAADvzbu4aG5BXF18qDCS5Dk8EBACAzIzYAAAAANiZZesSG5BX3U8VBpJ8DSMB&#10;AQAgMyM2AAAAAHanMWID8mrjRGEgWVU+FREAADIyYgMAAABgdzrPiQJ51fFcYSBZFc5EBACAjIzY&#10;AAAAANipi5khG5DPohirCySrSr8lAACQkxEbAAAAADv1vjFiA/Jq+tcKA0muw0hAAADIyIgNAAAA&#10;gJ36Uq99ACCrzpOiQKKP5VMJAQAgIyM2AAAAAHardYkNyKuNE4WBZG35WEQAAMjEiA0AAACA3Zqv&#10;fAAgq6Y3YgPSVcE1NgAAyMWIDQAAAICd+9RFHwHIpi5eiAskq8ozEQEAIBMjNgAAAAB27pf52kcA&#10;slr0rwQGknx2iQ0AALIxYgMAAABg5y6a3kcAsuriucBAkqswEhAAADIxYgMAAABg92YusQF5dXGi&#10;MJDkNpwUbflYRAAAyMCIDQAAAIDda1c+ApBV4xIbsAFN4RobAADkYMQGAAAAwO6ti2K+jD4EkE0V&#10;p+ICyS5PnosIAAAZGLEBAAAAsBc+1L0PAWS1jM8EBpLcBJfYAAAgByM2AAAAAPbCm2rtQwBZdf1E&#10;YCDJlREbAABkYcQGAAAAwH5ojNiAvLp4rjCQZBYeFcvwQEQAANgwIzYAAAAA9kPrOVEgr1mcKgwk&#10;q4KniQEAYNOM2AAAAADYD3d9MV9GHwPIpo6eEwXSVeVYRQAA2DAjNgAAAAD2xofaNTYgn1XxsOjj&#10;qcJAkhsjNgAA2DgjNgAAAAD2xru5ERuQVxdfKgwkuQ5PBAQAgA0zYgMAAABgbyzbtY8BZFX3U4GB&#10;JF/DSEAAANgwIzYAAAAA9kdjxAbk1caJwkCyy9JvCQAAbJIRGwAAAAD7o/OcKJBXHc8VBpI14VRE&#10;AADYICM2AAAAAPbK2xvX2IB8FsW46KPxCZCmKscKAgDABhmxAQAAALBX/rSIPgiQVRdfCgwkuQ4j&#10;AQEAYIOM2AAAAADYK19ql9iAvDpPigKJPpZPJQQAgA0yYgMAAABgv7S9DwJk1caJwECyypANAAA2&#10;xogNAAAAgP0yX/kgQFZNb8QGpGvDYxUBAGBDjNgAAAAA2DsXM9fYgHzq4oW6QLKqPBMRAAA2xIgN&#10;AAAAgL3z54URG5BX079WGEjyOXhOFAAANsWIDQAAAIC9c9EYsQF53cWxwkCSqzASEAAANsSIDQAA&#10;AID9M1v7KEBWXZwIDCS5DSdFWz4WEQAANsCIDQAAAID90658FCCrJp4LDCRrCtfYAABgE4zYAAAA&#10;ANg/66L41EUfBsimilNxgWSXJ89FBACADTBiAwAAAGAv/WXR+zBAVov+lcBAkpvgEhsAAGyCERsA&#10;AAAAe+lNtfZhgKzu4pnAQJIrIzYAANgIIzYAAAAA9lNjxAbk1cVzhYEks/CoWIYHIgIAQCIjNgAA&#10;AAD2U+s5USCvWZwqDCSrwjMRAQAgkREbAAAAAPvpri/my+jjANnUcSIukOzy5LmIAACQyIgNAAAA&#10;gL31oXaNDchnVTwsltEFJSBNHU4VBACAREZsAAAAAOytd3MjNiCvu3imMJDkOjwREAAAEhmxAQAA&#10;ALC3lu3axwGyqvupwECSr2EkIAAAJDJiAwAAAGB/NUZsQF5tnCgMJLss/ZYAAEAKIzYAAAAA9lfn&#10;OVEgrzqeKwwkq8qxiAAAkMCIDQAAAIC99vbGNTYgn0UxLvp4qjCQpAl+RwAAIIURGwAAAAB77d3c&#10;NTYgry6+VBhIch1GAgIAQAIjNgAAAAD22vLWiA3Iq/OkKJDoY/lUQgAASGDEBgAAAMB+a43YgLza&#10;OFEYSFYZsgEAwE8zYgMAAABgv81XPhCQVdMbsQHpqnCmIgAA/CQjNgAAAAD23sXMNTYgn7p4oS6Q&#10;rC0fiwgAAD/JiA0AAACAvfe+MWID8mr61woDST4Hz4kCAMDPMmIDAAAAYO99WRixAXndxbHCQJKr&#10;MBIQAAB+khEbAAAAAPtvtvaRgKy6OBEYSHIbTjwpCgAAP8mIDQAAAID91658JCCrJp4LDCSrPCkK&#10;AAA/xYgNAAAAgP23LopPXfShgGyqOBUXSFaVZyICAMBPMGIDAAAA4CD8MvekKJDXon+lMJDkJowE&#10;BACAn2DEBgAAAMBBuGh6HwrIqvOkKJDoyogNAAB+ihEbAAAAAIehcYkNyOsuegYQSDMLj4pleKAi&#10;AADckxEbAAAAAIehdYkNyGsWpwoDyarwTEQAALgnIzYAAAAADsNdX8yX0ccCsqnjRFwg2eXJcxEB&#10;AOCejNgAAAAAOBgfatfYgHxWxcNiGV1QAtLU4VRBAAC4JyM2AAAAAA7Gm2rtYwFZdb1rbECa6/BE&#10;QQAAuCcjNgAAAAAOx61LbEBeXTxXGEjyNYwEBACAezJiAwAAAOBwNC6xAXm10SU2IN1l6bcEAADu&#10;w4gNAAAAgMPRucQG5FW7xAZsQFWOZQQAgHswYgMAAADgoLy9cY0NyGdRjIs+nioMJGmC3xEAALgP&#10;IzYAAAAADsq7uWtsQF5dfKkwkOQ6jAQEAIB7MGIDAAAA4KAU03ZtAAAAh0lEQVQsb43YgLzqfqow&#10;kORj+VRAAAC4ByM2AAAAAA5La8QG5HVbnCkMJKsM2QAA4IcZsQEAAABwWOYrHwzIquknAgPJqmAQ&#10;CwAAP8qIDQAAAICDczFzjQ3Ipy5eqAskq8qxiAAA8IOM2AAAAAA4OO8bIzYgr6Z/rTCQ5DqMBAQA&#10;gB9RFMX/AxyopuRUPz12AAAAAElFTkSuQmCCUEsDBAoAAAAAAAAAIQCUytmHLjMAAC4zAAAUAAAA&#10;ZHJzL21lZGlhL2ltYWdlMi5wbmeJUE5HDQoaCgAAAA1JSERSAAAA9AAAAIIIBgAAAHFU5SIAAAAB&#10;c1JHQgCuzhzpAAAACXBIWXMAACHVAAAh1QEEnLSdAAAy00lEQVR4Ae2dB5wdVfXHpSqEJj0EktB7&#10;C4SOdFSK0pUmiGABEf6AKKiAoCiKqFioGulKk9CkhRK6NAOEJmlUQ6hJKKHl//3OznncnX1tN7vJ&#10;bnbO5/N799xzzy1z5p7bZt57n/pUD6epU6duA44Ei/TwS+lQ87nuHcC8HcpcZiot0J0sQEfeELwP&#10;pIu7U9umV1u47qtA/+lVX1lP97bArN27eQ1btwYac+Raa9GxZ2+YY+ZTmMIlTZ35Lqu8oo5YoKc7&#10;9MfJRcvPksRLtrRAr7NAT3foXnfDygsuLVDPAqVD17NOmVZaoIdZoHToHnbDyuaWFqhngdKh61mn&#10;TCst0MMsUDp0D7thZXNLC9SzQOnQ9axTppUW6GEW6HYOzbPkvmDxrrIjZfcBA7uq/LLc0gIz0gLd&#10;yqFxtK9jjMfACPitO9swlLkQZd5qHfB/A3N2dh1leaUFZqQFupVDY4j9gU63KGjGodMXS8jSkFZC&#10;Yz0wD9gT9AUllRaYaSzQ3Rw6ddCUr2XwD2sl1JCnb5JZfjlD1zBUKe6ZFuhuDj1bzzRj2erSAt3D&#10;At3Nobtbe7rHXSpbUVqgSQv0Zgdy+V2uCJrsKKVaz7BAT3fo9GuD8mm80R3QoXv69Te6xjK9l1mg&#10;u3Xo+G5zs7chPdSSTw+9mi2j1CstMNNYoLs5dNMOyTPkT3MXvpHciWXgv5TES7a0QK+zQHdz6Pbc&#10;gANQ3iDJ4K+VnIyjL5DI6rFee7mHrmehMq3HWaBHOjRO64snxybW/ijnVyA8JpHXY8s9dD3rlGk9&#10;0gLdxqFx0vbMmEdg7SVziw8nPBDEgdghlLVqnlYGpQV6lQW6jUNj9aZmTJx1WXS/nd+ldwiPmmWW&#10;Wf5GeFku60N4Qs6XQWmBXmWB7uTQzRr+cBTnz5VPw5kfyPkfEb6Z8zvj+JvlfBmUFug1FuhRDo2T&#10;LsGd2Su/O6MJfxN3Csd+Fv6cPO5h11Ho1zs1b2pFEOWXYWmBnmCBHuXQGHQnsGBu2LNx4piRw9Zn&#10;wUzKI1sRLhcJVUKvvTzlrmKYUtRzLdDTHFonlT4A/8q45AMHH0U0luBzwa+dJJdsaYGZ3gKzd7Mr&#10;TJfIc1dp28K5zMOwCVXSFbkU3zJPK5bR3jfR8mJmzoAtyQ5cmYNkPCHQ/n6t9DlwbT5AwqLQst05&#10;Eja9R1maycDzjBcrgqlTV4bfHawJ/O8t75kD7u/Rs3zL3Jbgi7LGE7IOdX6Hbqs08vh9+aNBvCV4&#10;MzrXE29F6G2GwBVdq/zEXwL/Is9IwjZEvtUQfhmsBTyrmQieBEPJ8yCh7T6MYCB4C/wKudem/BAC&#10;V4WTwSnIDXsnYYw5wEgQdGnREiRckCd+QLheMd048jtynY8JN0p1iO+Vp0WwbpreE3ku5B9gqY60&#10;nXy/DUNUCV9B9rkoF96/GqpHgxNdDyXfrKG8RaJ3Yg0dxaNAm8ED2QEmJvQQfJuJCdnRiU6RnYhA&#10;p60Q8VnBCWAyqEZxPmMfezhX8BpjC6j83lz+NuFilcKnI9PGENOx7kZVrYdR5mWUiz2x+n8H+wDb&#10;fTiIAzLYzJmNb5xFPvWphwhFSrFkT2W9mX8/uXg7rLOXb99tA/w3z++B4UBy5vYFHs8dtOsVIMhZ&#10;MGbdPvCnAGe3t8EZ4BkwLxgEKrM4vFunoPNgno4I4cvc+1azK/1BB98z15lCaFv8fzPL/TdIKS37&#10;EhKeAm7BXJXYFv+x9OqkjiOQHQ+k98CFwOucB2gPryHIdMmZOW1jLXmm3Ks+MG5xhkY09cepEYjP&#10;Bi4zISdf9fSmOjo6+07K5f4j5daFvA4Qjswp9fYZ+pTEGBVbIPtvLr8pbEh8DfBhLv9zyIsh6QOA&#10;M5T0FKg5aZD2E5Vy2qRYVjGO3srg3Vx/COG/c/63VXT/L08z2D7S4e/L5Y8QZisAwoXAy7l8CuHu&#10;oR8hssr2Df6eXPdFQr9TkBH8Lbl8AuGiIZ+eYU1jT89G1KnLGz6aUfRidQg/In4w7ArAkfkY4FLQ&#10;0dd9zaxAOhbdW1rYzNmXhXfEdWQuqboFVseOzsLrg765ys3VVT+1KrqulILcK7rn/pDwdfAq6A9W&#10;BC5PryG8DtyLTjqjIarQTugNrMSYrdF9IInL7go+k8v+Suj+ezBwiX88+hPztGKwEumuDFYHy+WJ&#10;tyZtcb+8eC6/BfllOV8JkDkbF8n+5DL93TzBflaSFsAo1WZoxNmIHMuszFjIVgTusarRcalFUVge&#10;PF5NEVllVkrz9CSea5iWPXQ6Q6cmcoXzSxDO4/1JZ+hUV/514FI7I/ivgVgtwWbkYHwtCMexTAfs&#10;WqTDVgilOcGjubL3fhawCbBcaZeKMgzxdIbOFPIPz1bOBPOFPvy+eZrBiSGvFaITM3SSrRVbztC1&#10;jIfcTjUEc83FKJndZMKniXuCeRVYBgQdR9pJEUFnNfgrwfIhK8OaFnieFGecBYArnSnYMvaERFvR&#10;WGLOnnFoNR7e2Tkj8p2P7f9DZD/wBbAKsMztgffnIFCkuxC8DKJM4yltQGTVXOB+1sF4LvAmWBDs&#10;DbzX1cizgTnBwnniVNqYzubux4PcMzdLnhH8BYSdvgrfv9nMM7UeHcD98X9ALXL/dmhqBOLuqXRu&#10;6YeFtHWRjctSan+UM/QnttkKdlkwOhd5yh0OUJyhz05tXY+njM+A/YGzvuQ91rmLM/TWDco5I8td&#10;++MtkgZEGfDpDL0n8SWA+2bpHVBZHsOvCeJ84En4uk5NeszQ3W4PnRk2jNANwnR/dR/tuTNp02zw&#10;v8eYR4WMUfZJeB8/fBv+lyFHx33g1SAdLd1DXQbSOlKepF5NH2JDnxPHUncR+K1qWEQnnasA749O&#10;6lJ4G7A0cFZ09hsJYgafrBoo0nzop2VaRxxafRblHfMMzqzO/iPy8IVc7hJ6p5wvBl6bs/Sf8gRn&#10;9h0SpSfg787jKxFeSN0rgdmBW8EBQHmRbF/lsAw+s0FRqVfGMZgzdIygsFNPBZ8GJ4D3QErfrWUk&#10;lDwkeylVhh8KBoKNErkj8pq1yukpcq7hH6Cjz6F/ldhjc6+Z+CAQs1VlCYvMPXTsV90fO5On2C7P&#10;7318Aqhj6IycPl3w8DIj5MeBoP/BpOV5gq0j26avhhKh/cE6hM+ONwbRLvPMnuc5Aj5oj1w2AEHs&#10;7e+Cr0xo8M7SY0GQz6Pdsz8GnP0rqxL4eN7syXjWxrz824lLr4IZcspduSAbNIPpY+r3OWfQO4yq&#10;7uNOQOAs7Agb9BsMtk1EIkTmEvFiEKe0lvkTsAvljCWMWQK2JCygPd7Poa2kx4EzoHIHwCUIJWdV&#10;Z1vlPqoZUEDMVHMi990Bl60rAwdN9+bjgPfizyAord97l5a5JPHYT+8Gb71vgUu5lx/lsM3/Bg8D&#10;091jrw2ktOy4tueQOxOruwaozLqUN4L4ZuBs8D/QB6wOVgNeW5xkw2b5LSPdexfl2mu6k8sjDxue&#10;4oI8XJihRFvuowEulyUfPf2ihc1G6bXgrwNL5DKXcRugMzmPO5L/Bv6IPO5N/B7pscwy3ZvozXdp&#10;5A1Zm3SXWzOMaJOddl3wIG1pdycg/z/I63fCn2/vRZDXWWShPN84ynhHHnk/gvmAbRurHJlOvHQu&#10;I2hDL6KXHTSh66w1ECwOnDEngDZ9DD2deBFQjXTI0cD7uCyYA/iyyCjqaWUnyrFPzA9sry+kvIFs&#10;QfjFgJS2TZlp6r4QbYavEHlt0wrA63gPvAieQ/dtQu0zkMBle9ZG5NlEhLw/MgcC5WOQG05fohEb&#10;guHAkXSGEm0YBoKOLTaGhJ1BLAfVc+bOCH4h4LIt6NxIi5CE9PDDJZUddIYR9S8KLgHf62gjyNvh&#10;JXdH6yzzdV8LuOR2yeKoolMfD2qNmNPjKhyBgxwdizQUwUOJcJ2EdxSPEdlR9bdJWrDOOs7OkqPq&#10;9B9BqRQbezawP+w9wIOcK0FJpQWm2QKz5suFMyjJzn4CeIDO9hOgg0xvclkV5BK7FdFWl18OQEEO&#10;REHu2YKehxkVkSRMVyEuBcO5E5WuY7HpwuBAanAfNwRo439wXS8QllRaYJotEIdil1HS2Ly0AYQn&#10;Ar/FcjnInuHlaV0dTEgq2IS6t0jiwb4VDGE6o6cHFB7KpHFnxfmRHZTkde+d7fkSWaez1gu2BWdS&#10;+CPgHBArC9v/J1BSaYHOtQAd7nugFvkq23Xg+8DHBHGQ0qmNoNwdQEruifcFHshkBP+LRMGBJ+Tr&#10;JfIR8DFY6czrA7cUKbkq6XSignmAe/VvgovBWFCLPNCaJqLgcg89TRacSTPTMfoAn7s1Qz7nvRWc&#10;BvYDOsziwGXsNBFlpM8miWbkauFw0A/8IZO0fPgYJCOig8DHedozhC5vPUQbCqaAlG4kUm2PHsU1&#10;FVLGgsDns7uDE8HVYBT4ADQin4eu2lRFdZQoo3ToOvbpbUkVB2Qf51fejsQA14OKvIZB+iIX6ZL4&#10;NeK+Cufe9VkwGowFHvm7lH6TOjysqkvo6BhPonQyWC5XHkQoPPn2MCsoXXJ7wOUe231xP3A/WAak&#10;5DL7dPBz6ske0aSJRZ52uKd3qe6KxEcjPpZw32u7DJcCHiI2shcqbchfuhjZRjodBVzfylTnNQV5&#10;f8aDZ2lb5cAQPW2wPvBRT5CPjtyyPIGuYRsi3wII1wPayhXTOPBv9F8hrEnk8775DNj7qG3fBvar&#10;h6MudByQLTsl2/QmsE3e66pEXvuS9016Hd0HWthPPtGx3o3AXJ9Is2+AjY04On3g1YnVoH3Tb5TZ&#10;3oZEfn1oMLAfmVe/0T6t7Ime/XBjECtVH8M9TtzVZzFN8SeEwqkgJWe3m4GzXkfI2epV8DS4HZwP&#10;jgf7gA1BP9DGIZD5GOp44Ns4tcgBKCMUVgXv11D0TTOXv2uGfhoidzZfG+wKfgDOAjeCx4DL/uKb&#10;aoiaIvNeD14vaGuHz6Rt6ChPOR2eocnrdRbJa/WNqy9Gm+DT7UxR336xXehGiOwr4NmiMvEXwCGh&#10;l4bIvYeXg4mgGu0f+iRuWk0hlz1JuG3opiHyBYATT5B9c7FURx7ZvMCVaEoXp3okeI0p+Uh1xVSn&#10;Fo/eESB9zBrlPAXjk48KEdcXXgsFwjHAQdZ2fha4Jc6okikYpHOBW1qSK58Pwul8m4Nfg/vBW6Az&#10;yM7u64EXgcPA+qByYg3fFxwDvNAiHZ60e0USi47nzToHrJPo+X7uauAAYIe+F2hYb8a00rsU8Diw&#10;zl3AyuDv4CMQ9DyMM1anEGVNi0P/ORpFOAI8AqKtk+BXtZGEg0FsZ7TVPcCtRdAYGJ+SZAS/FYjB&#10;1fJuBzeB9P7sHfqGpK0F0sF7MvG7wZXA/miH3iXywG8CgnQ82zQ6BIQONM6grQjZHolOsN9opUSE&#10;BB26+OUeBwJXHRnBXwJS8v6vEOm1QnS+mWQyz41gOAgbK3Pmzwhehy46/3dNRK5De/0ZteQofJKi&#10;E3mDU/LiNg9V+AFgR+AS+RrwX/AOmFbyoizrbLAtyGZvwrnBruAK8AaQDkvao0NLHwBvroODS5mM&#10;4NcBJ4OHwRQwrWQ9Oudt4DSwJ9CB57RCwgHAm5SSg9emLS3qnE/K6yyH1j6+H/1DEPSD/FpSh/5z&#10;LvN+RIe2A2bbG0LfPtR5g46KK0XwFaDdpEdBtoQknBXYqYPsT24HKkS8P3DrkxF86tC+IajN+4DL&#10;geSAULn/Lbkynauy1JZ750AhDQPpdqLo0N6391WEspUL4UJAJ7O/jgeSdqjr0KTbRvu3ZJnpIHVs&#10;Jm35qLybQDTqSpKzFa9lzQPshxnFdbYJSV0GaPSUdISfgcoMGhmReYNXANuDo8BfwZ3AgcAL7Sg5&#10;axwC5k3qGkD8O6Cyh4dfDPwA2DFjT+ON2QncDOKGwLaL7IDOHA8AO/DxYDewBqiM1tE2Q+T7g+KI&#10;aqfYNtXrDJ4yO8uh3bPadu9f0M9yWerQZ5Co0y4Awnm8x9kMTbgoeBVIylv1FeLaUbIvZU5LOBB4&#10;hiOZp+GBJTqpQ59G3DY5Ww0F0rOg1QxN3HomAul8sHPGtawcstVI3BPk6Qx9K/HHc90/5jaJvM7a&#10;l+Zp9vNGDj0IHVct0p1RX16mNrWvSW5NYlmdOrQ+aZ+UDgAOws8ZkdLyMh7Z4iGE7wduA0X6D4Ld&#10;QZu9b+SNEJ35gI6+DTgY/A5cB0aCmGlhG5L6u0e5jUJ0B4MYgRsWjoIjup3A0foscCT4ElgdaNBW&#10;I3i1+tHZGHhtRRqLYJPIA2+nb1he6NcLKaezHNqZ+dvgMRC0q3UT0ZbORNIr4GEQs4LXtlu0EX4V&#10;EIPnsJBHSNp5IGhz5URS57wk0T2atAeBg4D4bZKW5nHwtE06gTQatNqH5vUcnqW2fOxOoANFH/xp&#10;lJ3rpg59GXr2W+kp4LZtCJC0/y8zrrkZeodc1yBb7RTqdXUpTQID87bY/2KCcJV5B5B07oWB9yCj&#10;ag55KCmPcYr2d+DosyOFngIOtvCc1iS8FNxL+tmE16D7Wp7WKkDuiZ14BtwcieRzaepJoy+yOFJb&#10;ppBXXqRVEDgSnk7olxE+KCpEHJ2D4E8DrWaHSCecBGzPiBwjCceA8ZT7NmHTRF0ebrlS+CbYHnjq&#10;mNItRL5FuaMVor8DwWbEv2+8G9EvCm25gvh1BZnRRXJEkl8quTwihA5UMVh9nMiDTWWxkpotEgnf&#10;T3jPGirnH/BV+xhyD7XSg637aNNVyCqE3a3jK7ngdcIHwLt5uA2hDv4L8lV7EmNf1RaHgeXA1iC2&#10;TkPhVwfNUthG/Y+qZAr7pHZM1ey7vwafA9a7B6jWZsQQF+Us6nJo3xZJyydxL9gZrBo5WjurbQ8W&#10;TvO1lye/S+fPg9PA06AaZcu+amWj/A0Qs0ma1xHO2eErYGkQnalaMXVl5O0DnI0dLdMZjWiF3oQ7&#10;BtgZMoLfBbwNjg7ZtIaU1VkztKP+FeBPwHtdGZjgB4OwqTquth4CQenqoy/CmPXsL3Ol10j87jyT&#10;y8bMEQhdwb2Xy0cSZjYjdNv3RRBL+GujLGTpDO1WaFswAkguadcPXUPi6wLrlKzrmRzRVq9PR80I&#10;fl4wDkg3AuNOcJKrBctyFl0E/B5IzSy510cvbOlgXyHk1hErH/vrgiYSFmfoWZG5cpH0kZcyjo9K&#10;YcEg88KtUKOcBLKDi7xgG/8L8BqoRV70UHAE2AhkjYry2xOSdx6wF6jmNLsXy0LPjqEjpTSeyA+A&#10;z/w6ROTVgdcEDhYOCnaGWvQ+CReByp4MfjbgknYKkBxdO4Uoq7Mceq1aDaKO1KFjD6kDRcf8feRF&#10;5rXeBSTTv56kbUU8bKAN5zaN0CWsq72gU2HSA7NwpFoO7YxlOTtEAYSZTLlE/FdJWi12SIt2pp86&#10;dOZ4ZHLgSClbcSL4Uy5sxqHnR/f5RL/SF5B9M5cbOIhkszlh6tC/yq9nT5WKFO2vhCjMDdKZ+Dbi&#10;xdFuWWTuG6JhsDXJm+G+9NfARqwBsgOUSqUNGPTd6+gkKdkBWm0ZiDurp/QQkZUaFN8qGf25wHJg&#10;R3AccHAaBWJ0h61KDiTngw3SAok7EFwPgl6AqXqYluZrlqesznLowbXqpI7Uoc9QD5n9RLtIhpXt&#10;DfzuCnPybOIv4M9gQi4z+F5aH3Gd/R0TcvLeOfOdCXQUqZZDu72yTTphHBA9BZ+tDggdkKNP21Zn&#10;ybVzfI7QQV96BSyalBUzdHYWQJqTS0rfzXWbduhc/5ikEOv+IxgC3gaSA+F26krwqUOfmss+jdxz&#10;g1aUZSh+oBENDGUNejZotVcgvjDYH1wLYukCW5ecwTTUTUAn3xusBeYvtiONk+4F3AaCbJP7mYzg&#10;5wAjIpHQZUj2KCV0iiHpOq+z+pfBCeCfwI4QhoWtS7bBgeX7wP1ehYivCH4HJoKUzqsodQJDwdPi&#10;0OcmDWs1aKdNQ0cHCPpLpCHQUYO+HHJDhNrkrUhMQm3mbNlqMM7z6NSxlEyyVFj3sRkh0RGDslWD&#10;CQguDCHhF3LZronsN1kByQdplyTpB+d55kOmg0v/zmX94GPQ+RB++Vx+jko5NZxA0JsTOFhNyfOk&#10;wetEDk2a5zXpZ2HLbEDN620zS2dTepo5V9yQ8E7gQUJK7xK5AVwIbucAwcOFjKiwP8zGYAuwLrCD&#10;NzsTezjwEngKPAzuBx5Y+WsZHxNmRB3u1W4D0Rm2IT2WQ4shHwkWAtLRpBWXXS67VwPrAQ9bXBYv&#10;BVrt84jXIg8fngOPgDvAcOqwzoxo37wwLqH2BjsA4ym5x/k8ebKlWprQUZ46/0Hejv5iiW3VHtLl&#10;tOuVFrb1J3U4a+0K7C8j0fPa7WgrE3i/JQ/Hso7fEs3SV4DfGqwI7EujwDD0HiWsSpTpIeOmwD7o&#10;/bJvvAFGAw+7niS0btN2lodGIL9bBrnX43XZVvWd6TeCjy3FdcjGEa8Q6faDzXLBM6TfgswzhK8C&#10;7+FLyLJDNuS7Edce9n2/+ooo20JZ74fAn0h6k7AhkW8QStpvaWBe+79/vqedKoSeNrEtc4NHSb/L&#10;RORuS+xrpmfkRbchFD0wstNt2SbxE8HzsMOAo+bdVPJyJJHfcvsDRysNKTSasrozMelBk2G8ecPB&#10;jeB+6nC2s9MMBtLuyC6XQb4MwWPAi54EHD01+tpgG+C1rAEWBs2Qg5fX+DRwcPkPeBw4yEwhzIh6&#10;LW9DsD2w8zqQ1SIHqk3J/0EthfbKqb/DDt3eukr97m+Bqg5ts+kodk4daVbjDehV0h8EzpZ3gjYv&#10;x1Pe7Mj7guWAo5lObqgjNuNkjtBXgzXBFkDaB+e4SIbynQ0c+R21xoDzwZeA+o2uYSI6Y8ETwDIc&#10;GJ4Gz1O+s3KFqMfR0IFqE6CN1geLg2ZoJ8ob2oxiszq0p3ToZo3VC/RqOrTXTmfRWfbK7eBy8Q6w&#10;CHC2rUUfkzAOPALuAzq6PxBXmcGJV4g6FiPibKqDuxQeBJzldJxGtBflXqIS5ViGztgoX7TPWdfZ&#10;/mHgUsdvsLjsaUWU6/U6WKwDnIltn4OQA1Qt+i8Jzu6bgxhMroHXoa2/04j2lQ7dadbs+QXV65Re&#10;3Q+A+5mlgM6/AHDW0/lcu28OFgQp2YGXzrFLnvAaHc99gU6koxv6Fb1XwHh4cRfQMeckWAboPM6A&#10;UT9sG0pnT19IaOOQeY7XCe8HN4G7wZPUO5mwFVG31+Jg4spBB3Z2d6Bw0GlEE1FwdXIxuCcPw5kn&#10;ED+is52ZMksqLdA+C9DJvwDeA0GeTrus1fmWAvuBv4N4XADbFHmC6AnxWcDnb+uBzxZbpwx4Cu1J&#10;pI+GUvpi6CNcAnhCGORjJg83DgBLhl6EyHzE4en6fuB0cAfwZNxHBs2S+p6M234HIW3iKcmVIMjT&#10;0N2i3s4OKbvDp9yd3ZayvB5iATrNt0Ha0W8j3j9tPvEFgI8SfMZ2NRgN3gfNkuX7jPYG8BOwGZi/&#10;UIfPh33+7YwvfT7S4fsCHzfpyD6z3iDSDIn7LHJD4OOUoWAMULdZ0jF97m77TgDbgFZ7f+KLg+tA&#10;Sken7ehsnopKh+5so/aG8ug4R4CPkp46Bn7nWtdOmm95rQ72BD5vvhk4i+sYzdIYFM8FW4NYvuqc&#10;y4MrQGXmy2W3EW6eton4puBP4BngoNEMqefs66zt88L9wCDglqMqkeZK5kmQ0nFVlTtRSGWlQ3ei&#10;PXtVUXSe/cGktMfmHWpQM4ZAd36wNtgP6Cg6zMugGUdTd6uoB96lbcXB4OcGcyXpGxO/ETRT9gT0&#10;XP6fAQ4ELv8XirLqheitCv4G0oHKlye+Wy9fZ6VRT+nQnWXM3lgOHWgT8BhIyQ7sPtqZ1EOtpgl9&#10;X2vTgQ4CZwIdSwerRi7hj2lUODqHAttUjd5A6NtIQ8B3gdfTzKFXpVr0Z8vzDSEsDnCuBLapKHcx&#10;Q12lQ3exjWf64ulEC4LTQLwGB1uhR+COA+uAOTpiDPK5F3WP+gcQr9/BVujgWuWisW9F6xNGJz4H&#10;bA+WBJXle61yinLzALcQR4P7QHHmd7A5CzT7TLpYRYfi1NejHJr29gUOuAeDygqrQxdfZmpjAR9F&#10;dZi4IeuS+ftgJ1CcmX2ENBIMA7eAh3xMRdguog4fgZ0Cdk8yvgHvH82NS2TurZ1pfSzWN5FfB38k&#10;uk8nsqZYyvMx1trApb7wMVZ2wk8Y9BHMv8Ap1JE9eouE6RHSxn9QT4de/bR9uX33bNBWr/EvXN+r&#10;6PeD3xf4C5w+BmwXkX8TMvh4T1qZMnwHoKTuZAFukrOxs+k4UIv+R4InwJ4ybwRanWDXux50XeL6&#10;2CqlHxbzkHhIqgDvaXvRAYvZKnF0+4B1wfeAj55eALXIvf+5YONKATOAof5pmqHJ72FeM+SzeQeA&#10;i3PliYRLtPeSyeO9l94DK7Q3f6lf3wKNXiypnztPZZR9CPYhbtDxhJuDXcCWIJ0pnT23y0HwKZ3f&#10;fHeA4cCX/j8gbEPIPV0/nARfoI8yLf+XBWVfRAnyZZJDyTslBMWQMmdFtjJw1tgcDAauCJRXo1cR&#10;2t4rwS2U3e4VR7VCZ7DM2VeaDH6eh8ZTUufFXKANpNeAL/OU1BssgLMsAnYBfwX/BekjL6Kt6ANi&#10;7r1PBCvWsg9pp4MgD58qr3nCzw5GRCLhkDrlLE36seB+4ExRj8aSeBHYC7R7RqrVhs6S06ZpnaE9&#10;q5DGgz6N2qUO2A4s20i3Wjr5yhm6mmF6koyb6DPpwcCDkL8AT5mLb30hyugtPn8BKs4a14ps10yj&#10;5cPnxJU3y+DtaKNbkrLP/SJfhEjnAD8Br2UabT8mI3JQuAAcDnz01fTWIOqZniHt6yyH9vBxkc5q&#10;O2VVPRBFXtWhkXvoOFtn1d9by+mUJXcj47E0dTn3QA73YS5plwQeOPm21455nCD7DrX740XRO4i8&#10;6ZcZnkM+FcySALYqja0i/TWywwry8cSvBzcAtwDjqPNDwpKqWIB7si1it1QvgJPT+0PaQGQ+f98c&#10;zEfc5bkHYGeiN4awSK6OlkfoPfEsQqd+hPAP6HsvSuqJFuAmujx3uf0+CPKxkN++qhDx1UDoeGBV&#10;mT3h5wajQJD74QohTPOq4xbgN6DbLaMrjW6Cof2dOUMv3KhK6vsRkJ4GlRkVflUQh6KugJ4EsQpz&#10;wM4IWczQHqq5Ygud9BGosvQ8JLKXYQML1Dr8aZCtc5MZjScAX5NMT66dhf3GU0oezjhDS7Y9bX/M&#10;2llilQ9XA+ky8CTq9HHWS1V0e6vIpwnOkkVo26A4uHw3BHn4U8L+4DKwClgdeIq9GxgOijQXgtPA&#10;VWAtoO6XwTjgQP072tFwT49eSYkFpsuSO6mvEXsGCgeDOHCpN2PYIeYGbwDJx1PGa1Falie2v62l&#10;2EvlnkcMA9W2G5cgP6WWXXA870W8/nsug+T4XPcVwitq5LPv+bNH+yfp2WNC4jr5qsBV1u2gpCYt&#10;kM5wTWbpOjVurqP+E0kN8yV8kXW5lw5IXku960nL8gcX3ioW2Mvj2nMZ4J62iEaHZc7aYc99mpxZ&#10;PRv5PSjS7Qhi1bRKMbGM17dA6hD1Nadf6sSkKkf+zqK0rHc6q9CZqJzXuZYtwGuFa3K5PbkgaxVl&#10;cPwQJ3bFcx7YF6xJ/K+El5EWzkm0FTkIxDPtNOHtXO6haXrPUp2Sr2GBejNajSzTVeyeOaV032Za&#10;teVh6Ke6ymLvLW8nLam1BZwx/Rkmf+EyhbKYfVvnSGLonE90f+Bp9hrgd8DHk98mrEW1+l/cqwhr&#10;5S/lBQt0xxk6beIWdIjTEYQDLgjv0jAoveHydsqgH5I39nLKNo2EMqxpgdS2NZVqJeDU52Hza0n/&#10;EtCRfUpxBrL3SPsbfEldbIHu7tCelIpq5AydzuA6c+rQe1fLVMq61gI4rkv2ITjx3wmdtXcDPp66&#10;gLT0fiEuqbMtUGvJ09n1tKe8ZmcJ9VIHTvlG9TVbR6NyyvQaFsB53fJclCf7YxFz1lAtxZ1oge44&#10;Q7/A9T0D0uV0tUv2QCX9coD76VGguHeultfHViV1kgWYfZ0YNgL+g8Uki81lvgUojQbvZVz50aUW&#10;6I4OfSxX/OMmrnoqnafi0PBv04m2JV/st+sVUS79PrFO2GuOT0R1uVjVpX1nADluBT5HvofQQzRf&#10;FtHJdWS/Kx4DdFpf8Ki0oig76mqVWEZqWyAMV1tjOqdw4+NNpHbXTN5mZud2lzuTZ3BGHQl8Qafe&#10;U4Mwgy+LqP80CCf1nvmG2OYgzi58/HQL+CX3ZRhhkHLzOxjX+mqrZevME0BJpQV6jwWYEaf1Xe5Z&#10;KMNvoTU1uKPna6FV9ZHPD5YHq4C+1e4C8kp98jV0/CqsdZQzdDUD1ZE1dRPr5C+TergF8qVw06si&#10;9D18rHoASZpL7brPrJupD51mVgo93PJd0/xyBOwau5allhaYIRYoHXqGmL2stLRA11igdOiusWtZ&#10;ammBGWKB0qFniNnLSksLdI0FSofuGruWpZYWmCEWKB16hpi9rLS0QNdYoNMeW/HMcB6auBhYAPiu&#10;tN+hHc8jiOL3axG3JfL7ru/iIN779W0uyzD/q/njDthPKM/joJS94IBOrRcVKpnyZ5uVd7nJ0/CR&#10;DXl8XlrLVh9RRtXHOJVKS6a0wHSyQK1O2lT1dHS/gP5lsCtYB+iQ/vyuDuCbQK+j4y+Q/IpOfyNh&#10;GyJ9U4R7AsP+wIEhnNQyfK45Dr27CY+nnPQHEC5A5iuGOvQEdHYgveZzUNJt2+VgAJB8yWEYeQ5r&#10;idb8XJYU81UGgkTTL/db51hgG6+hvP8RllRaoOdYgE68GXgANENt3s0m05LAf6z01zebIX8VstXb&#10;R8TT+l8h7velaxLp24IiTULgQFKTSF+9mKlO/DnSdqxZWCcnUNc0vSnWyc0pi5vBFujQDE0n2oN2&#10;DwHFH+VzZhoLXPr6G17OhDrZy6BC5F+eyFCwckXYwrj8HQP8YYKpwOV7P+AyfFIOggqlbxSlfEWh&#10;wHytEDfqisDrOdVIDbItlh/2sp1+6cAZ21VK+grjUsT9of7BzNT/hS+ptED3tQAd1T+m8zeVU3qG&#10;yL5gkWg5vO/89gPfAv5yRUbw84J0ZiWa/db2HwnXBi6LQ9d3ehcHXwTHgFbfqSV+LwjynzRqztCk&#10;uSLwb2WD0r+D9W94WpUdbTAkzd/09u96gq6A6Q+WBf4jiL+OEr8vDZvRcWkZXcVTUzlDd5VxZ/Zy&#10;6Tz+bvOwrLt+8nE/rLNoU4SunT8ll7w7N5W5oES+9jj0YUmlLs/PTuI69xaF4itR0ooOfV4lMWfQ&#10;Scu36EuLOl0Rp57SobvCsD20zPY+ttqA69w8uVa/cvc1lpYvJrKaLJ3P5e1BBYUfkv+fBVmnRqnX&#10;pfI+SaH3wZ8M3sllLpn3y/lmgnSJHfoPBJOH1Q7QCipltLRA51qgvQ69A9WnefydqKfb0aR10V0m&#10;0fd7secm8a5iHYgGJYX/k3aPJX5PItsRx2916JakFVn31EXy2lJ6LI2UfGmB6WGB1Dmbqc9HU0F2&#10;6qsi0mSY5jfLtTiWB2gZ4VA+RpoH+EdnRcyPzAOojpCHYXGt/v70jXkh6bLY/feuubxRMGfevs8S&#10;uo/+DhnSPbNfzG+zLG9UaJleWmBaLRCntg3LodPOgdISiaIvfYxK4s2wAwtKjxbiOuwNoH9BbtRl&#10;7uXg/4w0S7TbgzqflQfdyiDyUh75F+GbwNN0yYM9/ymx0Ym5P1O7MdB+nub3AUHPwnybMsaEoAxL&#10;C0wvCzTt0DRIh04fU/nSh49u2kNpxzffpEJmnXYAWLIgj+jCwbQj1JkXTfQrszJO529g3UZaHMq5&#10;gvBEPl2KJ1krrHZIbWHCR+AicDjlerZQUmmB6W6BWIY2U/HHKKUz16eJt3cJnOa3zvn9SMhlvM+y&#10;X83ha5/WG5TyIasZ4qxe376Jwjj4q5O47BBgvZIHWftlXP0Ptwkuq9MBybwu2TcDJZUWmCEWaM8M&#10;bSfWwZbPW+qJ9QpAJ2mWWr1gQqa1wIVJZn/k7wtA59DJ5gV3gnSpT7RpsvwNE21XFT7PTgcyBxUH&#10;Glcg0k6k/5hZVoetRQ4KhwBn6a+D44CrC1cgJ5H/BvK3d/VC1pJKC0xHC9BR02e3RKee1Z7q0d/F&#10;TAn5p+A1Z3nS+oDnE/3z0vqQ130OTfppSd72sAcW6qn7HJqC7ywUvl2avyt56i2fQ3elgXtY2elM&#10;1UzTryso7UWHKj6uKai0it5NzOV00EowB0ekSuhM3SGiXc68u3UoM8tu8tezjbNxSn9NI/CtBoRC&#10;WhktLdBlFmjPkttG3ARGgDWNQC67L6Tz78ESs3hinSmkH+iMR/cCZOlJtUvU/5HmgVKRXArH/raY&#10;1ijuLOl71UFDYe4ARWc0Xec9HMQbb+vDDwIPgmboWpTGA78+KvklkBW4pmdaouVnaYFuagE66pbg&#10;PZDSa0ROBL6LvSDwWfLCYHVwENgyLgd+EeBSOyW/cXUBsOzFgPl97rwGcBAIanrJTYYbIhOh7V0l&#10;2lAtJP2URF/296EHX1xynx9pEaJzlpkSOinSujKkvnLJ3ZUG7g1l04l8Xjs56bzB+gUGvyQxBuiI&#10;7wPpR6ldiOvoT5lQhSYgGwN8pFSso5UjkV51D43cH3p/FwTdClNtZq40i/RBINprPuv/rAqEzTj0&#10;pug5MAWNhvFQr0uJOkqH7lIL96zCXWq2m1hKumzeFtxeyOwSvi8YCHz2GyfHvnxRIfI/RsRZ+y8g&#10;3qeOdJ81DwQufz01TslnvSn56CzoM8EQfh2k8Qups9HS/T/keSgpw/pjD66d0u3JnIlesPfBpNuO&#10;pYnvEoldGNqWWbqw/LLoHmSBtJO2q9k4yD3MDluR6XNgRzAYLAmclWYDPoJ6BbiPvA20IvK/hOBA&#10;yjiN0DevNgXLggWAnfQDMBG8AB4H/wbDQUq3EHk+F7xOOIXyrNuB5Opc7oARfC5qG9Cej8l7Kilf&#10;S1IdXKQ3wT+BZUs6bysiv6uTXyH8apLg4NbVdA8VFAfFrq6zLL+bWqBTR3Y6tDOqsOP7HHYiHb04&#10;qyKuTuR3xvWgTYf2QGwy+R0YSiotUFqgtEBpge5kAQZsDzrXBwOK7ULWN0+LVVFRpVvFaauHv16L&#10;q9KqRNqKYD2Qbv+q6jYjpBx/NGStHB3aLjdTT6kzE1uAznMkuBS0ccL2XjZlfB5IfyzmReYbfJLn&#10;Hx0m8vu0xfYuE4XAfyOX+WpuRsQ9xFRvj5C1JzQfkH5WKx9pN2caLf/IORv86cA6/wmuynEq4exg&#10;CBgOFqpTni9aPQeeB8XzpSxb6eW1rFfKwwKbwewOshP/EHbjcPG8vdkrv3R8t5UH5bK9knbvnMs8&#10;q+kqSre08g4o2nI14GNUsTQwzXBZkB70Em1D6oqq1OFDsaqllcKZ0QLv5xf1ca2Lw2l0dp9kvFI8&#10;8yDN85QlgAecURZsTfLRof3SPG9R3ltqIpvbIC0/18sOUJGHY96Mng68DrgI6ODLgylgVfJ8Gl15&#10;Xx6aBDxUzIg0Z0fPcF5DZ3KLNKvbOmaz7lzHuqZGehrm6bbVw1zPgVIy33NgbRBnQ16TB7I6+mfg&#10;XyLMCJkHxL7x+AZy7SdZr/AAeBHCOdI85QyNRUrqmAXoUP7Qw8nkfho8AR4l7syXEbxOczcYDZ4B&#10;h4BG5FOTB4B5HqeM7+QZTiK0fJ+oBPnY81HgjBfko0cdR4eW1gA66TDgMtwfi3QAUv4AzuD7EguB&#10;c4j/N8cTxI8C4R/HI7+TuG1R5wDQ6skCaS6bbeNTwLbfBvqB4qGwDuxhr3/QkP5Jw5noXkMZixI6&#10;gB1JoE212zPEBxE6IOrMztC/Adbj+xxngmxmjwYjL6m0QLst8ANyHAN+DT4PXgbn07kGggXhLwWD&#10;wS/Bz8GmoBHthcK14FjgPvGPlLUe4Y1gObA3sMM78+4KnAWfBEHPwRj3ZSAPozYGPna8EswBVgYr&#10;Ap38FiCdCw4EFwDrd3b1mr4JJAcABwhlDhgOYLODlA4m8mMwFuj4LwIHGtsX9DGMB4OeF3g2IbbM&#10;E5cltG3O1s7gp4JHwPbgFODMPRtwgFgS2B7lr4BvgV1ASaUF6luAznU5kJzRKkTcn4j6H3gIDADO&#10;fL5XIO0P4tDoD5EJ2QEmQvUOxX6W6B/cop4dJs0K72z0OpgXfBlIOlErQnZGljJ16pqEN4FhwEHG&#10;N/mOA4cAaR2wSsZNnXpXFJLLXPqPUEboYZZ0WqIT1+esrM5j4B2wQh7357RGAOtcHjiDPwuKlNkH&#10;4YPgbbAg2BJIN4Dlkjo9FBsL/Mnovnk9X4GXsnLKGTqsVYbttYAdyll4VTASOGudDqSFgDOO5JI7&#10;aFwwdULLCXowZ/qxPHV2Ox84W24BtgLOVpeDIg3PBc5+ts+4dT8HXDG4UnBmexSsBCRnw6CxMONB&#10;PxxlTkLrlm5qCVp9OqN+GonL6+fBKFNpr0vjl8GsxnOajdCZdhWwdI4TCFOyLG32N/B58DTlXwi8&#10;bq/X8iYCVx2S7ZSyR2NpZS3i8rO0QHULTCmI3UPOAnSETcBm4HPA5eL5IJaadvSgeYOpE86VpC2W&#10;86/m4d8J3wUHgm2Bs2o6ABDNyIHgfbAbcNC5K3ewB+DDoe9E9gHxSUByCR80D8x84C2gjtdZi0zz&#10;Wm2XTmfeIMvQsYNCdxR1j83xWiTmIeJZpoCvE9euQ8He4FBk7xFKlhO+G2FWT0QyrfKjtEAdC7gM&#10;/EIAPU+BhwMdeDUwOsd7dLwJ8HcAO9l3yeMzX5fsPwSN6FB0/daeZf4oV77GkHKt43qwHVgRnIcs&#10;dRhEGY3lU0ffEDibjQDSPcBBYgkQs+2D8M+B7alzG+DJ8lFAZ7wqL7+en8yKjjOn17sI+ClluMT+&#10;Frx7fweEIs1eFCRxl+iLgnWQOQCdm6f1TXRKtrRAxyxAx7oSVKONEPomlCfP0nvAPaTftlvY2gh/&#10;BoJ81/1G8CE4p9gaZCcC6TagTtDvYFyqZgQfL6e8DO/SviqRdg6QhoUC/CaZpOVvjVz2ZoRsa/BC&#10;nuYeXRoKnHG9jj8pgL7YkiOTxd715FxnOdJHZlotH5Y3PI+vRDg7UPYimDvKiRDZI8BHUZ8FewNp&#10;AtBuvkjifn8OoH299j55vVvBS5njO3WXVFqgpgXoKKuTuGgVhYeYmTyccRm9KRgIXL66n36UNJeh&#10;OoPLxpjBndE3AD6vfoKwQuh5+LMUuB9sBgaAx9FzWV0h9PYhcgE4mbSYwSvpwaDXH34F8Dx62bIc&#10;mftMZ21nzXuRO7NmRJpL7i2AS3SvYTjpHxN6Da4GbNsjyLIlMjJnem0zBtkoQvUcYNz3um1wBeDq&#10;wT36feBtsBGQ7kvrVkBeZ3Md3f2zoXZaFrwObIuO7MCmXL/N2o/MQcfZ/AV0niIsqbRA97cAHXce&#10;8E0wCYwFOlRJpQVKC/REC+DA8XjJ5efGPfEayjaXFigtkFsAJ/YZ7LdAv9IotS3w/xf8sPG5QpgS&#10;AAAAAElFTkSuQmCCUEsBAi0AFAAGAAgAAAAhALGCZ7YKAQAAEwIAABMAAAAAAAAAAAAAAAAAAAAA&#10;AFtDb250ZW50X1R5cGVzXS54bWxQSwECLQAUAAYACAAAACEAOP0h/9YAAACUAQAACwAAAAAAAAAA&#10;AAAAAAA7AQAAX3JlbHMvLnJlbHNQSwECLQAUAAYACAAAACEALMXtC+QCAADbCAAADgAAAAAAAAAA&#10;AAAAAAA6AgAAZHJzL2Uyb0RvYy54bWxQSwECLQAUAAYACAAAACEALmzwAMUAAAClAQAAGQAAAAAA&#10;AAAAAAAAAABKBQAAZHJzL19yZWxzL2Uyb0RvYy54bWwucmVsc1BLAQItABQABgAIAAAAIQDLettg&#10;4gAAAA0BAAAPAAAAAAAAAAAAAAAAAEYGAABkcnMvZG93bnJldi54bWxQSwECLQAKAAAAAAAAACEA&#10;UrjgfuEgAADhIAAAFAAAAAAAAAAAAAAAAABVBwAAZHJzL21lZGlhL2ltYWdlMS5wbmdQSwECLQAK&#10;AAAAAAAAACEAlMrZhy4zAAAuMwAAFAAAAAAAAAAAAAAAAABoKAAAZHJzL21lZGlhL2ltYWdlMi5w&#10;bmdQSwUGAAAAAAcABwC+AQAAyFs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38" o:spid="_x0000_s1027" type="#_x0000_t75" style="position:absolute;width:76098;height:89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aSxXvgAAANsAAAAPAAAAZHJzL2Rvd25yZXYueG1sRE/LisIw&#10;FN0L/kO4wuw0tYKUaipFGZiVomP3l+b2gc1NaTJt5+8nC2GWh/M+nmbTiZEG11pWsN1EIIhLq1uu&#10;FTy/P9cJCOeRNXaWScEvOThly8URU20nvtP48LUIIexSVNB436dSurIhg25je+LAVXYw6AMcaqkH&#10;nEK46WQcRXtpsOXQ0GBP54bK1+PHKCiu9z6P4jZO9mhMUl2mYrzlSn2s5vwAwtPs/8Vv95dWsAtj&#10;w5fwA2T2BwAA//8DAFBLAQItABQABgAIAAAAIQDb4fbL7gAAAIUBAAATAAAAAAAAAAAAAAAAAAAA&#10;AABbQ29udGVudF9UeXBlc10ueG1sUEsBAi0AFAAGAAgAAAAhAFr0LFu/AAAAFQEAAAsAAAAAAAAA&#10;AAAAAAAAHwEAAF9yZWxzLy5yZWxzUEsBAi0AFAAGAAgAAAAhACdpLFe+AAAA2wAAAA8AAAAAAAAA&#10;AAAAAAAABwIAAGRycy9kb3ducmV2LnhtbFBLBQYAAAAAAwADALcAAADyAgAAAAA=&#10;">
                  <v:imagedata r:id="rId18" o:title=""/>
                  <v:path arrowok="t"/>
                  <o:lock v:ext="edit" aspectratio="f"/>
                </v:shape>
                <v:shape id="Picture 39" o:spid="_x0000_s1028" type="#_x0000_t75" style="position:absolute;left:7715;top:2000;width:10147;height:539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owS4RwwAAANsAAAAPAAAAZHJzL2Rvd25yZXYueG1sRI9Pi8Iw&#10;FMTvC36H8ARva6rCotUoorgonvxz8Phs3jZlm5fSZG3dT28EweMwM79hZovWluJGtS8cKxj0ExDE&#10;mdMF5wrOp83nGIQPyBpLx6TgTh4W887HDFPtGj7Q7RhyESHsU1RgQqhSKX1myKLvu4o4ej+uthii&#10;rHOpa2wi3JZymCRf0mLBccFgRStD2e/xzyoYn/eH0l43/5Oh2X2v+bJc7UyjVK/bLqcgArXhHX61&#10;t1rBaALPL/EHyPkDAAD//wMAUEsBAi0AFAAGAAgAAAAhANvh9svuAAAAhQEAABMAAAAAAAAAAAAA&#10;AAAAAAAAAFtDb250ZW50X1R5cGVzXS54bWxQSwECLQAUAAYACAAAACEAWvQsW78AAAAVAQAACwAA&#10;AAAAAAAAAAAAAAAfAQAAX3JlbHMvLnJlbHNQSwECLQAUAAYACAAAACEAqMEuEcMAAADbAAAADwAA&#10;AAAAAAAAAAAAAAAHAgAAZHJzL2Rvd25yZXYueG1sUEsFBgAAAAADAAMAtwAAAPcCAAAAAA==&#10;">
                  <v:imagedata r:id="rId19" o:title=""/>
                  <v:path arrowok="t"/>
                </v:shape>
              </v:group>
            </w:pict>
          </mc:Fallback>
        </mc:AlternateContent>
      </w:r>
      <w:r w:rsidR="0045123F">
        <w:rPr>
          <w:noProof/>
          <w:color w:val="1A4985"/>
          <w:lang w:val="en-MY" w:eastAsia="en-MY"/>
        </w:rPr>
        <mc:AlternateContent>
          <mc:Choice Requires="wps">
            <w:drawing>
              <wp:anchor distT="0" distB="0" distL="114300" distR="114300" simplePos="0" relativeHeight="251696128" behindDoc="0" locked="0" layoutInCell="1" allowOverlap="1" wp14:anchorId="033B4604" wp14:editId="2A14F123">
                <wp:simplePos x="0" y="0"/>
                <wp:positionH relativeFrom="column">
                  <wp:posOffset>-917039</wp:posOffset>
                </wp:positionH>
                <wp:positionV relativeFrom="paragraph">
                  <wp:posOffset>9227208</wp:posOffset>
                </wp:positionV>
                <wp:extent cx="7559503" cy="539727"/>
                <wp:effectExtent l="0" t="0" r="0" b="0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559503" cy="539727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  <a:effectLst/>
                      </wps:spPr>
                      <wps:style>
                        <a:lnRef idx="1">
                          <a:schemeClr val="accent1"/>
                        </a:lnRef>
                        <a:fillRef idx="3">
                          <a:schemeClr val="accent1"/>
                        </a:fillRef>
                        <a:effectRef idx="2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AAD3A2D" id="Rectangle 14" o:spid="_x0000_s1026" style="position:absolute;margin-left:-72.2pt;margin-top:726.55pt;width:595.25pt;height:42.5pt;z-index:2516961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KmOIfAIAAHEFAAAOAAAAZHJzL2Uyb0RvYy54bWysVN1P2zAQf5+0/8Hy+0hb2hUqUlSBmCYh&#10;QMDEs3Hs1pLj885u0+6v39lJ044hIU17Se58v/v+uLjc1pZtFAYDruTDkwFnykmojFuW/MfzzZcz&#10;zkIUrhIWnCr5TgV+Of/86aLxMzWCFdhKISMjLswaX/JVjH5WFEGuVC3CCXjlSKgBaxGJxWVRoWjI&#10;em2L0WDwtWgAK48gVQj0et0K+Tzb11rJeK91UJHZklNsMX8xf1/Tt5hfiNkShV8Z2YUh/iGKWhhH&#10;TntT1yIKtkbzl6naSIQAOp5IqAvQ2kiVc6BshoM32TythFc5FypO8H2Zwv8zK+82D8hMRb0bc+ZE&#10;TT16pKoJt7SK0RsVqPFhRrgn/4AdF4hM2W411ulPebBtLuquL6raRibpcTqZnE8Gp5xJkk1Oz6ej&#10;aTJaHLQ9hvhNQc0SUXIk97mWYnMbYgvdQ5KzANZUN8bazKRBUVcW2UZQi+N21Bn/A2VdwjpIWq3B&#10;9kXlCem8pDTbxDIVd1YlLeselaYKUSrDHFaezYNLIaVycdi5zeikpslVr3j6sWKHT6ptVL3y6GPl&#10;XiN7Bhd75do4wPcM2D5k3eKpJUd5J/IVqh0NB0K7NcHLG0MduhUhPgikNaGFotWP9/TRFpqSQ0dx&#10;tgL89d57wtP0kpSzhtau5OHnWqDizH53NNfnw/E47WlmxpPpiBg8lrweS9y6vgJq+5COjJeZTPho&#10;96RGqF/oQiySVxIJJ8l3yWXEPXMV23NAN0aqxSLDaDe9iLfuyct919MEPm9fBPpuTCMN+B3sV1TM&#10;3kxri039cLBYR9Amj/Khrl29aa/zMnQ3KB2OYz6jDpdy/hsAAP//AwBQSwMEFAAGAAgAAAAhAIJv&#10;p53hAAAADwEAAA8AAABkcnMvZG93bnJldi54bWxMj81OwzAQhO9IvIO1SNxaJyStqhCngiKERC8l&#10;8ADbeEki4nWI3R/enu0JbrOaT7Mz5frsBnWkKfSeDaTzBBRx423PrYGP9+fZClSIyBYHz2TghwKs&#10;q+urEgvrT/xGxzq2SkI4FGigi3EstA5NRw7D3I/E4n36yWGUc2q1nfAk4W7Qd0my1A57lg8djrTp&#10;qPmqD87A1iK+PmabjLfN9EJPXb/rv2tjbm/OD/egIp3jHwyX+lIdKum09we2QQ0GZmme58KKky+y&#10;FNSFSfKlqL2oRbZKQVel/r+j+gUAAP//AwBQSwECLQAUAAYACAAAACEAtoM4kv4AAADhAQAAEwAA&#10;AAAAAAAAAAAAAAAAAAAAW0NvbnRlbnRfVHlwZXNdLnhtbFBLAQItABQABgAIAAAAIQA4/SH/1gAA&#10;AJQBAAALAAAAAAAAAAAAAAAAAC8BAABfcmVscy8ucmVsc1BLAQItABQABgAIAAAAIQCZKmOIfAIA&#10;AHEFAAAOAAAAAAAAAAAAAAAAAC4CAABkcnMvZTJvRG9jLnhtbFBLAQItABQABgAIAAAAIQCCb6ed&#10;4QAAAA8BAAAPAAAAAAAAAAAAAAAAANYEAABkcnMvZG93bnJldi54bWxQSwUGAAAAAAQABADzAAAA&#10;5AUAAAAA&#10;" fillcolor="#0099cd [3215]" stroked="f"/>
            </w:pict>
          </mc:Fallback>
        </mc:AlternateContent>
      </w:r>
      <w:r w:rsidR="006F5F00">
        <w:rPr>
          <w:noProof/>
          <w:lang w:val="en-MY" w:eastAsia="en-MY"/>
        </w:rPr>
        <w:drawing>
          <wp:anchor distT="0" distB="0" distL="114300" distR="114300" simplePos="0" relativeHeight="251691008" behindDoc="1" locked="0" layoutInCell="1" allowOverlap="1" wp14:anchorId="5960A7CD" wp14:editId="7F856BA7">
            <wp:simplePos x="0" y="0"/>
            <wp:positionH relativeFrom="column">
              <wp:posOffset>-203200</wp:posOffset>
            </wp:positionH>
            <wp:positionV relativeFrom="paragraph">
              <wp:posOffset>-711200</wp:posOffset>
            </wp:positionV>
            <wp:extent cx="1017270" cy="539750"/>
            <wp:effectExtent l="0" t="0" r="0" b="6350"/>
            <wp:wrapNone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Top Bar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17270" cy="539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5DB20B7" w14:textId="27CAD267" w:rsidR="00314C85" w:rsidRDefault="00314C85" w:rsidP="00314C85">
      <w:pPr>
        <w:pStyle w:val="BodyText"/>
      </w:pPr>
      <w:bookmarkStart w:id="32" w:name="_Toc4488957"/>
      <w:bookmarkStart w:id="33" w:name="_Toc4489101"/>
      <w:bookmarkStart w:id="34" w:name="_Toc4503830"/>
      <w:bookmarkStart w:id="35" w:name="_Toc4504102"/>
    </w:p>
    <w:p w14:paraId="2114C0D9" w14:textId="77777777" w:rsidR="004B591F" w:rsidRDefault="004B591F" w:rsidP="00987CDB"/>
    <w:p w14:paraId="0BD4A755" w14:textId="144E7615" w:rsidR="00D71821" w:rsidRPr="00314C85" w:rsidRDefault="00D71821" w:rsidP="00C02E34">
      <w:pPr>
        <w:pStyle w:val="Heading3"/>
        <w:spacing w:before="200" w:line="240" w:lineRule="auto"/>
        <w:rPr>
          <w:sz w:val="20"/>
          <w:szCs w:val="20"/>
        </w:rPr>
      </w:pPr>
      <w:bookmarkStart w:id="36" w:name="_Toc69215278"/>
      <w:r w:rsidRPr="00CA262A">
        <w:rPr>
          <w:color w:val="0099CD" w:themeColor="text2"/>
          <w:sz w:val="20"/>
          <w:szCs w:val="20"/>
        </w:rPr>
        <w:t>Citation</w:t>
      </w:r>
      <w:bookmarkEnd w:id="36"/>
      <w:r w:rsidR="006F5120">
        <w:rPr>
          <w:color w:val="0099CD" w:themeColor="text2"/>
          <w:sz w:val="20"/>
          <w:szCs w:val="20"/>
        </w:rPr>
        <w:t xml:space="preserve"> </w:t>
      </w:r>
    </w:p>
    <w:p w14:paraId="78240D44" w14:textId="0E1172D9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>This p</w:t>
      </w:r>
      <w:r w:rsidR="00B409C6">
        <w:rPr>
          <w:sz w:val="20"/>
          <w:szCs w:val="20"/>
        </w:rPr>
        <w:t>ublication should be cited as: Hamilton, MG. 2021</w:t>
      </w:r>
      <w:r w:rsidRPr="00314C85">
        <w:rPr>
          <w:sz w:val="20"/>
          <w:szCs w:val="20"/>
        </w:rPr>
        <w:t xml:space="preserve">. </w:t>
      </w:r>
      <w:r w:rsidR="00B409C6" w:rsidRPr="00B409C6">
        <w:rPr>
          <w:sz w:val="20"/>
          <w:szCs w:val="20"/>
        </w:rPr>
        <w:t>AllocateMate: An R package for mate allocation</w:t>
      </w:r>
      <w:r w:rsidRPr="00314C85">
        <w:rPr>
          <w:sz w:val="20"/>
          <w:szCs w:val="20"/>
        </w:rPr>
        <w:t xml:space="preserve">. Penang, Malaysia: </w:t>
      </w:r>
      <w:r w:rsidR="00172737">
        <w:rPr>
          <w:sz w:val="20"/>
          <w:szCs w:val="20"/>
        </w:rPr>
        <w:t>CGIAR Research Program on Fish Agri-Food Systems</w:t>
      </w:r>
      <w:r w:rsidRPr="00314C85">
        <w:rPr>
          <w:sz w:val="20"/>
          <w:szCs w:val="20"/>
        </w:rPr>
        <w:t>.</w:t>
      </w:r>
      <w:r w:rsidR="006061DC">
        <w:rPr>
          <w:sz w:val="20"/>
          <w:szCs w:val="20"/>
        </w:rPr>
        <w:t xml:space="preserve"> </w:t>
      </w:r>
      <w:r w:rsidRPr="00B409C6">
        <w:rPr>
          <w:sz w:val="20"/>
          <w:szCs w:val="20"/>
          <w:highlight w:val="yellow"/>
        </w:rPr>
        <w:t>&lt;Publication No&gt;.</w:t>
      </w:r>
    </w:p>
    <w:p w14:paraId="1A1DDC0C" w14:textId="66A195A3" w:rsidR="00D71821" w:rsidRPr="00314C85" w:rsidRDefault="00D71821" w:rsidP="00C02E34">
      <w:pPr>
        <w:pStyle w:val="BodyText"/>
        <w:rPr>
          <w:sz w:val="20"/>
          <w:szCs w:val="20"/>
        </w:rPr>
      </w:pPr>
    </w:p>
    <w:p w14:paraId="5E310B0E" w14:textId="77777777" w:rsidR="00314C85" w:rsidRPr="00314C85" w:rsidRDefault="00314C85" w:rsidP="00C02E34">
      <w:pPr>
        <w:pStyle w:val="BodyText"/>
        <w:rPr>
          <w:sz w:val="20"/>
          <w:szCs w:val="20"/>
        </w:rPr>
      </w:pPr>
    </w:p>
    <w:p w14:paraId="285E8D64" w14:textId="1199CA5D" w:rsidR="004E112D" w:rsidRPr="004E112D" w:rsidRDefault="00D71821" w:rsidP="004E112D">
      <w:pPr>
        <w:pStyle w:val="Heading3"/>
        <w:spacing w:line="240" w:lineRule="auto"/>
        <w:rPr>
          <w:sz w:val="20"/>
          <w:szCs w:val="20"/>
          <w:lang w:val="en-MY"/>
        </w:rPr>
      </w:pPr>
      <w:bookmarkStart w:id="37" w:name="_Toc69215279"/>
      <w:r w:rsidRPr="00CA262A">
        <w:rPr>
          <w:color w:val="0099CD" w:themeColor="text2"/>
          <w:sz w:val="20"/>
          <w:szCs w:val="20"/>
          <w:lang w:val="en-MY"/>
        </w:rPr>
        <w:t>About</w:t>
      </w:r>
      <w:r w:rsidRPr="00314C85">
        <w:rPr>
          <w:sz w:val="20"/>
          <w:szCs w:val="20"/>
          <w:lang w:val="en-MY"/>
        </w:rPr>
        <w:t xml:space="preserve"> </w:t>
      </w:r>
      <w:r w:rsidR="0045123F">
        <w:rPr>
          <w:color w:val="0099CD" w:themeColor="text2"/>
          <w:sz w:val="20"/>
          <w:szCs w:val="20"/>
        </w:rPr>
        <w:t>FISH</w:t>
      </w:r>
      <w:bookmarkEnd w:id="37"/>
      <w:r w:rsidRPr="00314C85">
        <w:rPr>
          <w:sz w:val="20"/>
          <w:szCs w:val="20"/>
          <w:lang w:val="en-MY"/>
        </w:rPr>
        <w:t xml:space="preserve"> </w:t>
      </w:r>
    </w:p>
    <w:p w14:paraId="3A13685B" w14:textId="6893EDB5" w:rsidR="002901E5" w:rsidRPr="002901E5" w:rsidRDefault="002901E5" w:rsidP="002901E5">
      <w:pPr>
        <w:rPr>
          <w:rFonts w:asciiTheme="minorHAnsi" w:hAnsiTheme="minorHAnsi" w:cstheme="minorHAnsi"/>
          <w:sz w:val="20"/>
          <w:szCs w:val="20"/>
        </w:rPr>
      </w:pPr>
      <w:r w:rsidRPr="002901E5">
        <w:rPr>
          <w:rFonts w:asciiTheme="minorHAnsi" w:hAnsiTheme="minorHAnsi" w:cstheme="minorHAnsi"/>
          <w:sz w:val="20"/>
          <w:szCs w:val="20"/>
        </w:rPr>
        <w:t xml:space="preserve">The </w:t>
      </w:r>
      <w:hyperlink r:id="rId21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CGIAR Research Program on Fish Agri-Food Systems (FISH)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</w:r>
      <w:hyperlink r:id="rId22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WorldFish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, a member of the CGIAR Consortium. </w:t>
      </w:r>
      <w:hyperlink r:id="rId23" w:history="1">
        <w:r w:rsidRPr="002901E5">
          <w:rPr>
            <w:rStyle w:val="Hyperlink"/>
            <w:rFonts w:asciiTheme="minorHAnsi" w:eastAsia="MyriadPro-Light" w:hAnsiTheme="minorHAnsi" w:cstheme="minorHAnsi"/>
            <w:sz w:val="20"/>
            <w:szCs w:val="20"/>
            <w:lang w:eastAsia="en-GB" w:bidi="en-GB"/>
          </w:rPr>
          <w:t>CGIAR</w:t>
        </w:r>
      </w:hyperlink>
      <w:r w:rsidRPr="002901E5">
        <w:rPr>
          <w:rFonts w:asciiTheme="minorHAnsi" w:hAnsiTheme="minorHAnsi" w:cstheme="minorHAnsi"/>
          <w:sz w:val="20"/>
          <w:szCs w:val="20"/>
        </w:rPr>
        <w:t xml:space="preserve"> is a global research partnership for a food secure future.  </w:t>
      </w:r>
    </w:p>
    <w:p w14:paraId="5C1EEB66" w14:textId="53F50363" w:rsidR="00D71821" w:rsidRPr="002901E5" w:rsidRDefault="00D71821" w:rsidP="00C02E34">
      <w:pPr>
        <w:pStyle w:val="BodyText"/>
        <w:rPr>
          <w:rFonts w:cstheme="minorHAnsi"/>
          <w:sz w:val="20"/>
          <w:szCs w:val="20"/>
        </w:rPr>
      </w:pPr>
    </w:p>
    <w:p w14:paraId="304688AF" w14:textId="429A0D4A" w:rsidR="00314C85" w:rsidRPr="002901E5" w:rsidRDefault="00314C85" w:rsidP="00C02E34">
      <w:pPr>
        <w:pStyle w:val="BodyText"/>
        <w:rPr>
          <w:rFonts w:cstheme="minorHAnsi"/>
          <w:sz w:val="20"/>
          <w:szCs w:val="20"/>
        </w:rPr>
      </w:pPr>
    </w:p>
    <w:p w14:paraId="29399A3F" w14:textId="43AF637C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38" w:name="_Toc2616734"/>
      <w:bookmarkStart w:id="39" w:name="_Toc4488955"/>
      <w:bookmarkStart w:id="40" w:name="_Toc4489099"/>
      <w:bookmarkStart w:id="41" w:name="_Toc4503828"/>
      <w:bookmarkStart w:id="42" w:name="_Toc4504100"/>
      <w:bookmarkStart w:id="43" w:name="_Toc69215280"/>
      <w:r w:rsidRPr="00CA262A">
        <w:rPr>
          <w:color w:val="0099CD" w:themeColor="text2"/>
          <w:sz w:val="20"/>
          <w:szCs w:val="20"/>
        </w:rPr>
        <w:t>Acknowledgment</w:t>
      </w:r>
      <w:bookmarkEnd w:id="38"/>
      <w:bookmarkEnd w:id="39"/>
      <w:bookmarkEnd w:id="40"/>
      <w:bookmarkEnd w:id="41"/>
      <w:bookmarkEnd w:id="42"/>
      <w:r w:rsidRPr="00CA262A">
        <w:rPr>
          <w:color w:val="0099CD" w:themeColor="text2"/>
          <w:sz w:val="20"/>
          <w:szCs w:val="20"/>
        </w:rPr>
        <w:t>s</w:t>
      </w:r>
      <w:bookmarkEnd w:id="43"/>
    </w:p>
    <w:p w14:paraId="21DF35D6" w14:textId="6A36ECFF" w:rsidR="00D71821" w:rsidRPr="00314C85" w:rsidRDefault="00D71821" w:rsidP="00C02E34">
      <w:pPr>
        <w:pStyle w:val="BodyText"/>
        <w:rPr>
          <w:sz w:val="20"/>
          <w:szCs w:val="20"/>
        </w:rPr>
      </w:pPr>
      <w:bookmarkStart w:id="44" w:name="_Toc2617076"/>
      <w:r w:rsidRPr="00314C85">
        <w:rPr>
          <w:sz w:val="20"/>
          <w:szCs w:val="20"/>
        </w:rPr>
        <w:t xml:space="preserve">Refer to </w:t>
      </w:r>
      <w:hyperlink r:id="rId24" w:history="1">
        <w:r w:rsidRPr="006F5120">
          <w:rPr>
            <w:rStyle w:val="Hyperlink"/>
            <w:sz w:val="20"/>
            <w:szCs w:val="20"/>
          </w:rPr>
          <w:t>Fish Branding Guidelines</w:t>
        </w:r>
      </w:hyperlink>
      <w:r w:rsidRPr="00314C85">
        <w:rPr>
          <w:sz w:val="20"/>
          <w:szCs w:val="20"/>
        </w:rPr>
        <w:t xml:space="preserve"> for acknowledgment, peer-review clause and disclaimer texts.</w:t>
      </w:r>
      <w:bookmarkEnd w:id="44"/>
    </w:p>
    <w:p w14:paraId="04F54A1A" w14:textId="589C316B" w:rsidR="00314C85" w:rsidRPr="00314C85" w:rsidRDefault="00314C85" w:rsidP="00987CDB"/>
    <w:p w14:paraId="17F24D91" w14:textId="1880C367" w:rsidR="00314C85" w:rsidRPr="00314C85" w:rsidRDefault="00314C85" w:rsidP="00987CDB"/>
    <w:p w14:paraId="0D687EFA" w14:textId="34AC9FE3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45" w:name="_Toc69215281"/>
      <w:r w:rsidRPr="00CA262A">
        <w:rPr>
          <w:color w:val="0099CD" w:themeColor="text2"/>
          <w:sz w:val="20"/>
          <w:szCs w:val="20"/>
        </w:rPr>
        <w:t>Contact</w:t>
      </w:r>
      <w:bookmarkEnd w:id="45"/>
    </w:p>
    <w:p w14:paraId="7CDBE893" w14:textId="22D94FB1" w:rsidR="00D71821" w:rsidRPr="00314C85" w:rsidRDefault="00D71821" w:rsidP="00C02E34">
      <w:pPr>
        <w:pStyle w:val="BodyText"/>
        <w:rPr>
          <w:sz w:val="20"/>
          <w:szCs w:val="20"/>
        </w:rPr>
      </w:pPr>
      <w:r w:rsidRPr="00314C85">
        <w:rPr>
          <w:sz w:val="20"/>
          <w:szCs w:val="20"/>
        </w:rPr>
        <w:t xml:space="preserve">WorldFish Communications and Marketing Department, Jalan Batu Maung, Batu Maung, 11960 Bayan Lepas, Penang, Malaysia. Email: </w:t>
      </w:r>
      <w:hyperlink r:id="rId25" w:history="1">
        <w:r w:rsidR="0045123F" w:rsidRPr="00D93504">
          <w:rPr>
            <w:rStyle w:val="Hyperlink"/>
            <w:rFonts w:ascii="Arial" w:hAnsi="Arial" w:cs="Arial"/>
            <w:sz w:val="20"/>
            <w:szCs w:val="20"/>
          </w:rPr>
          <w:t>fish@cgiar.org</w:t>
        </w:r>
      </w:hyperlink>
      <w:r w:rsidRPr="00314C85">
        <w:rPr>
          <w:sz w:val="20"/>
          <w:szCs w:val="20"/>
        </w:rPr>
        <w:t xml:space="preserve"> </w:t>
      </w:r>
    </w:p>
    <w:p w14:paraId="1B76529B" w14:textId="649F95B1" w:rsidR="00D71821" w:rsidRPr="00314C85" w:rsidRDefault="00D71821" w:rsidP="00C02E34">
      <w:pPr>
        <w:pStyle w:val="BodyText"/>
        <w:rPr>
          <w:sz w:val="20"/>
          <w:szCs w:val="20"/>
          <w:lang w:val="en-MY"/>
        </w:rPr>
      </w:pPr>
    </w:p>
    <w:p w14:paraId="4B6CB11D" w14:textId="134F3106" w:rsidR="00314C85" w:rsidRPr="00314C85" w:rsidRDefault="00314C85" w:rsidP="00C02E34">
      <w:pPr>
        <w:pStyle w:val="BodyText"/>
        <w:rPr>
          <w:sz w:val="20"/>
          <w:szCs w:val="20"/>
          <w:lang w:val="en-MY"/>
        </w:rPr>
      </w:pPr>
    </w:p>
    <w:p w14:paraId="7668629C" w14:textId="77777777" w:rsidR="004A3424" w:rsidRDefault="00D71821" w:rsidP="00C02E34">
      <w:pPr>
        <w:pStyle w:val="Heading3"/>
        <w:spacing w:line="240" w:lineRule="auto"/>
        <w:rPr>
          <w:color w:val="0099CD" w:themeColor="text2"/>
          <w:sz w:val="20"/>
          <w:szCs w:val="20"/>
        </w:rPr>
      </w:pPr>
      <w:bookmarkStart w:id="46" w:name="_Toc69215282"/>
      <w:r w:rsidRPr="00314C85">
        <w:rPr>
          <w:color w:val="0099CD" w:themeColor="text2"/>
          <w:sz w:val="20"/>
          <w:szCs w:val="20"/>
        </w:rPr>
        <w:t>Creative Commons License</w:t>
      </w:r>
      <w:bookmarkEnd w:id="46"/>
    </w:p>
    <w:p w14:paraId="254BB9E2" w14:textId="39A56293" w:rsidR="00D71821" w:rsidRPr="00314C85" w:rsidRDefault="00D71821" w:rsidP="00987CDB">
      <w:pPr>
        <w:rPr>
          <w:rStyle w:val="apple-converted-space"/>
          <w:rFonts w:cs="Arial"/>
          <w:color w:val="000000"/>
          <w:sz w:val="20"/>
          <w:szCs w:val="20"/>
        </w:rPr>
      </w:pPr>
      <w:r w:rsidRPr="004A3424">
        <w:rPr>
          <w:sz w:val="6"/>
          <w:szCs w:val="6"/>
        </w:rPr>
        <w:br/>
      </w:r>
      <w:r w:rsidRPr="00314C85">
        <w:fldChar w:fldCharType="begin"/>
      </w:r>
      <w:r w:rsidR="00566C55">
        <w:instrText xml:space="preserve"> INCLUDEPICTURE "C:\\var\\folders\\nm\\c9l5n2gn0x3g_0r5zvhp9q5h0000gp\\T\\com.microsoft.Word\\WebArchiveCopyPasteTempFiles\\cidimage001.png@01D4EBE5.871EFC60" \* MERGEFORMAT </w:instrText>
      </w:r>
      <w:r w:rsidRPr="00314C85">
        <w:fldChar w:fldCharType="separate"/>
      </w:r>
      <w:r w:rsidRPr="00314C85">
        <w:rPr>
          <w:noProof/>
          <w:lang w:val="en-MY" w:eastAsia="en-MY"/>
        </w:rPr>
        <w:drawing>
          <wp:inline distT="0" distB="0" distL="0" distR="0" wp14:anchorId="36EF1472" wp14:editId="1238AE07">
            <wp:extent cx="1430655" cy="501584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/var/folders/nm/c9l5n2gn0x3g_0r5zvhp9q5h0000gp/T/com.microsoft.Word/WebArchiveCopyPasteTempFiles/cidimage001.png@01D4EBE5.871EFC60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0655" cy="5015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314C85">
        <w:fldChar w:fldCharType="end"/>
      </w:r>
      <w:r w:rsidRPr="00314C85">
        <w:rPr>
          <w:rStyle w:val="apple-converted-space"/>
          <w:rFonts w:cs="Arial"/>
          <w:color w:val="000000"/>
          <w:sz w:val="20"/>
          <w:szCs w:val="20"/>
        </w:rPr>
        <w:t> </w:t>
      </w:r>
    </w:p>
    <w:p w14:paraId="6987FD3A" w14:textId="3F7A15C1" w:rsidR="00314C85" w:rsidRPr="00314C85" w:rsidRDefault="00314C85" w:rsidP="00C02E34">
      <w:pPr>
        <w:spacing w:line="240" w:lineRule="auto"/>
        <w:rPr>
          <w:sz w:val="20"/>
          <w:szCs w:val="20"/>
        </w:rPr>
      </w:pPr>
    </w:p>
    <w:p w14:paraId="6526E811" w14:textId="3B940B22" w:rsidR="00D71821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  <w:r w:rsidRPr="004A3424">
        <w:rPr>
          <w:rFonts w:ascii="Arial" w:hAnsi="Arial" w:cs="Arial"/>
          <w:color w:val="000000"/>
          <w:sz w:val="20"/>
          <w:szCs w:val="20"/>
        </w:rPr>
        <w:t>Content in this publication is licensed under a Creative Commons Attribution-NonCommercial 4.0 International License (</w:t>
      </w:r>
      <w:hyperlink r:id="rId27" w:history="1">
        <w:r w:rsidRPr="004A3424">
          <w:rPr>
            <w:rStyle w:val="Hyperlink"/>
            <w:rFonts w:ascii="Arial" w:eastAsiaTheme="majorEastAsia" w:hAnsi="Arial" w:cs="Arial"/>
            <w:sz w:val="20"/>
            <w:szCs w:val="20"/>
          </w:rPr>
          <w:t>CC BY-NC 4.0</w:t>
        </w:r>
      </w:hyperlink>
      <w:r w:rsidRPr="004A3424">
        <w:rPr>
          <w:rFonts w:ascii="Arial" w:hAnsi="Arial" w:cs="Arial"/>
          <w:color w:val="000000"/>
          <w:sz w:val="20"/>
          <w:szCs w:val="20"/>
        </w:rPr>
        <w:t>), which permits non-commercial use, including reproduction, adaptation and distribution of the publication provided the original work is properly cited</w:t>
      </w:r>
      <w:r>
        <w:rPr>
          <w:rFonts w:ascii="Arial" w:hAnsi="Arial" w:cs="Arial"/>
          <w:color w:val="000000"/>
          <w:sz w:val="20"/>
          <w:szCs w:val="20"/>
        </w:rPr>
        <w:t>.</w:t>
      </w:r>
    </w:p>
    <w:p w14:paraId="397BF084" w14:textId="77777777" w:rsidR="004A3424" w:rsidRPr="004A3424" w:rsidRDefault="004A3424" w:rsidP="004A3424">
      <w:pPr>
        <w:pStyle w:val="p2"/>
        <w:spacing w:before="0" w:beforeAutospacing="0" w:after="0" w:afterAutospacing="0"/>
        <w:rPr>
          <w:rFonts w:ascii="Arial" w:hAnsi="Arial" w:cs="Arial"/>
          <w:color w:val="000000"/>
          <w:sz w:val="20"/>
          <w:szCs w:val="20"/>
        </w:rPr>
      </w:pPr>
    </w:p>
    <w:p w14:paraId="20A1D3A2" w14:textId="772DA343" w:rsidR="00D71821" w:rsidRPr="00314C85" w:rsidRDefault="00D71821" w:rsidP="00C02E34">
      <w:pPr>
        <w:spacing w:line="240" w:lineRule="auto"/>
        <w:rPr>
          <w:rFonts w:cs="Arial"/>
          <w:color w:val="000000"/>
          <w:sz w:val="20"/>
          <w:szCs w:val="20"/>
        </w:rPr>
      </w:pPr>
    </w:p>
    <w:p w14:paraId="7B40A033" w14:textId="0A8798FA" w:rsidR="00D71821" w:rsidRPr="00314C85" w:rsidRDefault="00D71821" w:rsidP="00C02E34">
      <w:pPr>
        <w:pStyle w:val="BodyText"/>
        <w:rPr>
          <w:sz w:val="20"/>
          <w:szCs w:val="20"/>
          <w:shd w:val="clear" w:color="auto" w:fill="FFFFFF"/>
        </w:rPr>
      </w:pPr>
      <w:r w:rsidRPr="00314C85">
        <w:rPr>
          <w:sz w:val="20"/>
          <w:szCs w:val="20"/>
          <w:shd w:val="clear" w:color="auto" w:fill="FFFFFF"/>
        </w:rPr>
        <w:t>© 20</w:t>
      </w:r>
      <w:r w:rsidR="0030565A">
        <w:rPr>
          <w:sz w:val="20"/>
          <w:szCs w:val="20"/>
          <w:shd w:val="clear" w:color="auto" w:fill="FFFFFF"/>
        </w:rPr>
        <w:t>2</w:t>
      </w:r>
      <w:r w:rsidR="00B409C6">
        <w:rPr>
          <w:sz w:val="20"/>
          <w:szCs w:val="20"/>
          <w:shd w:val="clear" w:color="auto" w:fill="FFFFFF"/>
        </w:rPr>
        <w:t>1</w:t>
      </w:r>
      <w:r w:rsidRPr="00314C85">
        <w:rPr>
          <w:sz w:val="20"/>
          <w:szCs w:val="20"/>
          <w:shd w:val="clear" w:color="auto" w:fill="FFFFFF"/>
        </w:rPr>
        <w:t xml:space="preserve"> </w:t>
      </w:r>
      <w:r w:rsidR="00172737">
        <w:rPr>
          <w:sz w:val="20"/>
          <w:szCs w:val="20"/>
          <w:shd w:val="clear" w:color="auto" w:fill="FFFFFF"/>
        </w:rPr>
        <w:t>CGIAR Research Program on Fish Agri-Food Systems</w:t>
      </w:r>
      <w:r w:rsidRPr="00314C85">
        <w:rPr>
          <w:sz w:val="20"/>
          <w:szCs w:val="20"/>
          <w:shd w:val="clear" w:color="auto" w:fill="FFFFFF"/>
        </w:rPr>
        <w:t>.</w:t>
      </w:r>
    </w:p>
    <w:p w14:paraId="794EC720" w14:textId="0FA9EE11" w:rsidR="00D71821" w:rsidRPr="00314C85" w:rsidRDefault="00D71821" w:rsidP="00C02E34">
      <w:pPr>
        <w:spacing w:line="240" w:lineRule="auto"/>
        <w:rPr>
          <w:rFonts w:cs="Arial"/>
          <w:sz w:val="20"/>
          <w:szCs w:val="20"/>
        </w:rPr>
      </w:pPr>
    </w:p>
    <w:p w14:paraId="051EBF9F" w14:textId="77777777" w:rsidR="00314C85" w:rsidRPr="00314C85" w:rsidRDefault="00314C85" w:rsidP="00C02E34">
      <w:pPr>
        <w:spacing w:line="240" w:lineRule="auto"/>
        <w:rPr>
          <w:rFonts w:cs="Arial"/>
          <w:sz w:val="20"/>
          <w:szCs w:val="20"/>
        </w:rPr>
      </w:pPr>
    </w:p>
    <w:p w14:paraId="5E3A078A" w14:textId="77777777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47" w:name="_Toc2616733"/>
      <w:bookmarkStart w:id="48" w:name="_Toc4488954"/>
      <w:bookmarkStart w:id="49" w:name="_Toc4489098"/>
      <w:bookmarkStart w:id="50" w:name="_Toc4503827"/>
      <w:bookmarkStart w:id="51" w:name="_Toc4504099"/>
      <w:bookmarkStart w:id="52" w:name="_Toc69215283"/>
      <w:r w:rsidRPr="00CA262A">
        <w:rPr>
          <w:color w:val="0099CD" w:themeColor="text2"/>
          <w:sz w:val="20"/>
          <w:szCs w:val="20"/>
        </w:rPr>
        <w:t>Photo credits</w:t>
      </w:r>
      <w:bookmarkEnd w:id="47"/>
      <w:bookmarkEnd w:id="48"/>
      <w:bookmarkEnd w:id="49"/>
      <w:bookmarkEnd w:id="50"/>
      <w:bookmarkEnd w:id="51"/>
      <w:bookmarkEnd w:id="52"/>
    </w:p>
    <w:p w14:paraId="73402F24" w14:textId="5AD8445A" w:rsidR="00D71821" w:rsidRPr="00314C85" w:rsidRDefault="00D71821" w:rsidP="00C02E34">
      <w:pPr>
        <w:pStyle w:val="BodyText"/>
        <w:rPr>
          <w:sz w:val="20"/>
          <w:szCs w:val="20"/>
        </w:rPr>
      </w:pPr>
      <w:r w:rsidRPr="00BA2B63">
        <w:rPr>
          <w:sz w:val="20"/>
          <w:szCs w:val="20"/>
        </w:rPr>
        <w:t xml:space="preserve">Front cover, </w:t>
      </w:r>
      <w:r w:rsidR="00BA2B63" w:rsidRPr="00BA2B63">
        <w:rPr>
          <w:sz w:val="20"/>
          <w:szCs w:val="20"/>
        </w:rPr>
        <w:t>Matthew Hamilton</w:t>
      </w:r>
      <w:r w:rsidRPr="00BA2B63">
        <w:rPr>
          <w:sz w:val="20"/>
          <w:szCs w:val="20"/>
        </w:rPr>
        <w:t>.</w:t>
      </w:r>
    </w:p>
    <w:p w14:paraId="005D7B82" w14:textId="6E3B88AE" w:rsidR="00D71821" w:rsidRPr="00314C85" w:rsidRDefault="00D71821" w:rsidP="00C02E34">
      <w:pPr>
        <w:pStyle w:val="BodyText"/>
        <w:rPr>
          <w:sz w:val="20"/>
          <w:szCs w:val="20"/>
        </w:rPr>
      </w:pPr>
    </w:p>
    <w:p w14:paraId="1C3B7B75" w14:textId="550F7860" w:rsidR="00314C85" w:rsidRPr="00314C85" w:rsidRDefault="00314C85" w:rsidP="00C02E34">
      <w:pPr>
        <w:pStyle w:val="BodyText"/>
        <w:rPr>
          <w:sz w:val="20"/>
          <w:szCs w:val="20"/>
        </w:rPr>
      </w:pPr>
    </w:p>
    <w:p w14:paraId="1D57CE6B" w14:textId="1336B624" w:rsidR="00D71821" w:rsidRPr="00314C85" w:rsidRDefault="00D71821" w:rsidP="00C02E34">
      <w:pPr>
        <w:pStyle w:val="Heading3"/>
        <w:spacing w:line="240" w:lineRule="auto"/>
        <w:rPr>
          <w:sz w:val="20"/>
          <w:szCs w:val="20"/>
        </w:rPr>
      </w:pPr>
      <w:bookmarkStart w:id="53" w:name="_Toc2616735"/>
      <w:bookmarkStart w:id="54" w:name="_Toc4488956"/>
      <w:bookmarkStart w:id="55" w:name="_Toc4489100"/>
      <w:bookmarkStart w:id="56" w:name="_Toc4503829"/>
      <w:bookmarkStart w:id="57" w:name="_Toc4504101"/>
      <w:bookmarkStart w:id="58" w:name="_Toc69215284"/>
      <w:r w:rsidRPr="00CA262A">
        <w:rPr>
          <w:color w:val="0099CD" w:themeColor="text2"/>
          <w:sz w:val="20"/>
          <w:szCs w:val="20"/>
        </w:rPr>
        <w:t>Disclaimer</w:t>
      </w:r>
      <w:bookmarkEnd w:id="53"/>
      <w:bookmarkEnd w:id="54"/>
      <w:bookmarkEnd w:id="55"/>
      <w:bookmarkEnd w:id="56"/>
      <w:bookmarkEnd w:id="57"/>
      <w:bookmarkEnd w:id="58"/>
    </w:p>
    <w:p w14:paraId="4C96AE72" w14:textId="091D14FB" w:rsidR="00D71821" w:rsidRPr="00314C85" w:rsidRDefault="00D71821" w:rsidP="00C02E34">
      <w:pPr>
        <w:pStyle w:val="BodyText"/>
        <w:rPr>
          <w:sz w:val="20"/>
          <w:szCs w:val="20"/>
        </w:rPr>
      </w:pPr>
      <w:bookmarkStart w:id="59" w:name="_Toc2617077"/>
      <w:r w:rsidRPr="00314C85">
        <w:rPr>
          <w:sz w:val="20"/>
          <w:szCs w:val="20"/>
        </w:rPr>
        <w:t xml:space="preserve">Refer to </w:t>
      </w:r>
      <w:hyperlink r:id="rId28" w:history="1">
        <w:r w:rsidRPr="006F5120">
          <w:rPr>
            <w:rStyle w:val="Hyperlink"/>
            <w:sz w:val="20"/>
            <w:szCs w:val="20"/>
          </w:rPr>
          <w:t>Fish Branding Guidelines</w:t>
        </w:r>
      </w:hyperlink>
      <w:r w:rsidRPr="00314C85">
        <w:rPr>
          <w:sz w:val="20"/>
          <w:szCs w:val="20"/>
        </w:rPr>
        <w:t xml:space="preserve"> for acknowledgment, peer-review clause and disclaimer texts.</w:t>
      </w:r>
      <w:bookmarkEnd w:id="59"/>
    </w:p>
    <w:p w14:paraId="46F23EE8" w14:textId="1259C968" w:rsidR="00B734DB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3EA8E31" w14:textId="0B85A91E" w:rsidR="00EB797D" w:rsidRDefault="00EB797D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21B5A670" w14:textId="77777777" w:rsidR="006061DC" w:rsidRPr="00314C85" w:rsidRDefault="006061DC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58D38190" w14:textId="77777777" w:rsidR="00B734DB" w:rsidRPr="00314C85" w:rsidRDefault="00B734DB" w:rsidP="00C02E34">
      <w:pPr>
        <w:spacing w:line="240" w:lineRule="auto"/>
        <w:rPr>
          <w:rFonts w:cs="Arial"/>
          <w:b/>
          <w:color w:val="000000"/>
          <w:sz w:val="20"/>
          <w:szCs w:val="20"/>
        </w:rPr>
      </w:pPr>
    </w:p>
    <w:p w14:paraId="33F5C5C7" w14:textId="6A420C07" w:rsidR="00314C85" w:rsidRPr="006F5120" w:rsidRDefault="00314C85" w:rsidP="006F5120">
      <w:pPr>
        <w:pStyle w:val="BodyText"/>
      </w:pPr>
      <w:r>
        <w:br w:type="page"/>
      </w:r>
    </w:p>
    <w:p w14:paraId="05445867" w14:textId="3BABA2A0" w:rsidR="00314C85" w:rsidRDefault="00314C85" w:rsidP="00314C85">
      <w:pPr>
        <w:pStyle w:val="BodyText"/>
      </w:pPr>
      <w:r>
        <w:lastRenderedPageBreak/>
        <w:tab/>
      </w:r>
    </w:p>
    <w:p w14:paraId="2B0C205E" w14:textId="6C8882BC" w:rsidR="00987CDB" w:rsidRPr="00987CDB" w:rsidRDefault="00D71821" w:rsidP="00987CDB">
      <w:pPr>
        <w:pStyle w:val="Heading1"/>
        <w:rPr>
          <w:rFonts w:asciiTheme="minorHAnsi" w:hAnsiTheme="minorHAnsi"/>
          <w:noProof/>
          <w:color w:val="auto"/>
          <w:sz w:val="22"/>
          <w:lang w:val="en-MY" w:eastAsia="en-MY"/>
        </w:rPr>
      </w:pPr>
      <w:bookmarkStart w:id="60" w:name="_Toc69215285"/>
      <w:r w:rsidRPr="00314C85">
        <w:t>Table of contents</w:t>
      </w:r>
      <w:bookmarkEnd w:id="32"/>
      <w:bookmarkEnd w:id="33"/>
      <w:bookmarkEnd w:id="34"/>
      <w:bookmarkEnd w:id="35"/>
      <w:bookmarkEnd w:id="60"/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begin"/>
      </w:r>
      <w:r w:rsidRPr="0030565A">
        <w:rPr>
          <w:color w:val="000000" w:themeColor="text1"/>
        </w:rPr>
        <w:instrText xml:space="preserve"> TOC \o "1-3" \h \z \u </w:instrText>
      </w:r>
      <w:r w:rsidRPr="0030565A">
        <w:rPr>
          <w:rFonts w:eastAsiaTheme="minorHAnsi" w:cstheme="minorBidi"/>
          <w:b w:val="0"/>
          <w:noProof/>
          <w:color w:val="000000" w:themeColor="text1"/>
          <w:sz w:val="24"/>
          <w:szCs w:val="22"/>
          <w:lang w:val="en-GB"/>
        </w:rPr>
        <w:fldChar w:fldCharType="separate"/>
      </w:r>
    </w:p>
    <w:p w14:paraId="1DF28AB8" w14:textId="152E2EF4" w:rsidR="00987CDB" w:rsidRPr="00987CDB" w:rsidRDefault="00987CDB">
      <w:pPr>
        <w:pStyle w:val="TOC3"/>
        <w:tabs>
          <w:tab w:val="right" w:leader="dot" w:pos="9622"/>
        </w:tabs>
        <w:rPr>
          <w:rFonts w:asciiTheme="minorHAnsi" w:hAnsiTheme="minorHAnsi"/>
          <w:noProof/>
          <w:color w:val="auto"/>
          <w:sz w:val="22"/>
          <w:lang w:val="en-MY" w:eastAsia="en-MY"/>
        </w:rPr>
      </w:pPr>
    </w:p>
    <w:p w14:paraId="275A7F3B" w14:textId="678A4574" w:rsidR="00987CDB" w:rsidRPr="00987CDB" w:rsidRDefault="00987CDB" w:rsidP="00987CDB">
      <w:pPr>
        <w:pStyle w:val="TOC3"/>
        <w:tabs>
          <w:tab w:val="right" w:leader="dot" w:pos="9622"/>
        </w:tabs>
        <w:ind w:left="0"/>
        <w:rPr>
          <w:rFonts w:asciiTheme="minorHAnsi" w:hAnsiTheme="minorHAnsi"/>
          <w:noProof/>
          <w:color w:val="auto"/>
          <w:sz w:val="22"/>
          <w:lang w:val="en-MY" w:eastAsia="en-MY"/>
        </w:rPr>
      </w:pPr>
      <w:hyperlink w:anchor="_Toc69215286" w:history="1">
        <w:r w:rsidRPr="00987CDB">
          <w:rPr>
            <w:rStyle w:val="Hyperlink"/>
            <w:noProof/>
            <w:color w:val="auto"/>
          </w:rPr>
          <w:t>1. Introduction</w:t>
        </w:r>
        <w:r w:rsidRPr="00987CDB">
          <w:rPr>
            <w:noProof/>
            <w:webHidden/>
            <w:color w:val="auto"/>
          </w:rPr>
          <w:tab/>
        </w:r>
        <w:r w:rsidRPr="00987CDB">
          <w:rPr>
            <w:noProof/>
            <w:webHidden/>
            <w:color w:val="auto"/>
          </w:rPr>
          <w:fldChar w:fldCharType="begin"/>
        </w:r>
        <w:r w:rsidRPr="00987CDB">
          <w:rPr>
            <w:noProof/>
            <w:webHidden/>
            <w:color w:val="auto"/>
          </w:rPr>
          <w:instrText xml:space="preserve"> PAGEREF _Toc69215286 \h </w:instrText>
        </w:r>
        <w:r w:rsidRPr="00987CDB">
          <w:rPr>
            <w:noProof/>
            <w:webHidden/>
            <w:color w:val="auto"/>
          </w:rPr>
        </w:r>
        <w:r w:rsidRPr="00987CDB">
          <w:rPr>
            <w:noProof/>
            <w:webHidden/>
            <w:color w:val="auto"/>
          </w:rPr>
          <w:fldChar w:fldCharType="separate"/>
        </w:r>
        <w:r w:rsidR="00FD5553">
          <w:rPr>
            <w:noProof/>
            <w:webHidden/>
            <w:color w:val="auto"/>
          </w:rPr>
          <w:t>3</w:t>
        </w:r>
        <w:r w:rsidRPr="00987CDB">
          <w:rPr>
            <w:noProof/>
            <w:webHidden/>
            <w:color w:val="auto"/>
          </w:rPr>
          <w:fldChar w:fldCharType="end"/>
        </w:r>
      </w:hyperlink>
    </w:p>
    <w:p w14:paraId="6C0BEA84" w14:textId="4E48A128" w:rsidR="00987CDB" w:rsidRPr="00987CDB" w:rsidRDefault="00987CDB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89" w:history="1">
        <w:r w:rsidRPr="00987CDB">
          <w:rPr>
            <w:rStyle w:val="Hyperlink"/>
            <w:color w:val="auto"/>
          </w:rPr>
          <w:t>2. AllocateMate package</w:t>
        </w:r>
        <w:r w:rsidRPr="00987CDB">
          <w:rPr>
            <w:webHidden/>
            <w:color w:val="auto"/>
          </w:rPr>
          <w:tab/>
        </w:r>
        <w:r w:rsidRPr="00987CDB">
          <w:rPr>
            <w:webHidden/>
            <w:color w:val="auto"/>
          </w:rPr>
          <w:fldChar w:fldCharType="begin"/>
        </w:r>
        <w:r w:rsidRPr="00987CDB">
          <w:rPr>
            <w:webHidden/>
            <w:color w:val="auto"/>
          </w:rPr>
          <w:instrText xml:space="preserve"> PAGEREF _Toc69215289 \h </w:instrText>
        </w:r>
        <w:r w:rsidRPr="00987CDB">
          <w:rPr>
            <w:webHidden/>
            <w:color w:val="auto"/>
          </w:rPr>
        </w:r>
        <w:r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3</w:t>
        </w:r>
        <w:r w:rsidRPr="00987CDB">
          <w:rPr>
            <w:webHidden/>
            <w:color w:val="auto"/>
          </w:rPr>
          <w:fldChar w:fldCharType="end"/>
        </w:r>
      </w:hyperlink>
    </w:p>
    <w:p w14:paraId="2030B973" w14:textId="718253B5" w:rsidR="00987CDB" w:rsidRDefault="00987CDB">
      <w:pPr>
        <w:pStyle w:val="TOC1"/>
        <w:rPr>
          <w:rStyle w:val="Hyperlink"/>
          <w:color w:val="auto"/>
        </w:rPr>
      </w:pPr>
      <w:hyperlink w:anchor="_Toc69215290" w:history="1">
        <w:r w:rsidRPr="00987CDB">
          <w:rPr>
            <w:rStyle w:val="Hyperlink"/>
            <w:color w:val="auto"/>
          </w:rPr>
          <w:t>3. Installing AllocateMate</w:t>
        </w:r>
        <w:r w:rsidRPr="00987CDB">
          <w:rPr>
            <w:webHidden/>
            <w:color w:val="auto"/>
          </w:rPr>
          <w:tab/>
        </w:r>
        <w:r w:rsidRPr="00987CDB">
          <w:rPr>
            <w:webHidden/>
            <w:color w:val="auto"/>
          </w:rPr>
          <w:fldChar w:fldCharType="begin"/>
        </w:r>
        <w:r w:rsidRPr="00987CDB">
          <w:rPr>
            <w:webHidden/>
            <w:color w:val="auto"/>
          </w:rPr>
          <w:instrText xml:space="preserve"> PAGEREF _Toc69215290 \h </w:instrText>
        </w:r>
        <w:r w:rsidRPr="00987CDB">
          <w:rPr>
            <w:webHidden/>
            <w:color w:val="auto"/>
          </w:rPr>
        </w:r>
        <w:r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3</w:t>
        </w:r>
        <w:r w:rsidRPr="00987CDB">
          <w:rPr>
            <w:webHidden/>
            <w:color w:val="auto"/>
          </w:rPr>
          <w:fldChar w:fldCharType="end"/>
        </w:r>
      </w:hyperlink>
    </w:p>
    <w:p w14:paraId="5748AF33" w14:textId="77777777" w:rsidR="00987CDB" w:rsidRPr="00987CDB" w:rsidRDefault="00987CDB" w:rsidP="00987CDB">
      <w:pPr>
        <w:rPr>
          <w:noProof/>
        </w:rPr>
      </w:pPr>
    </w:p>
    <w:p w14:paraId="08472F0C" w14:textId="2F862783" w:rsidR="00987CDB" w:rsidRDefault="00987CDB">
      <w:pPr>
        <w:pStyle w:val="TOC1"/>
        <w:rPr>
          <w:rStyle w:val="Hyperlink"/>
          <w:color w:val="auto"/>
        </w:rPr>
      </w:pPr>
      <w:hyperlink w:anchor="_Toc69215291" w:history="1">
        <w:r w:rsidRPr="00987CDB">
          <w:rPr>
            <w:rStyle w:val="Hyperlink"/>
            <w:color w:val="auto"/>
          </w:rPr>
          <w:t>References</w:t>
        </w:r>
        <w:r w:rsidRPr="00987CDB">
          <w:rPr>
            <w:webHidden/>
            <w:color w:val="auto"/>
          </w:rPr>
          <w:tab/>
        </w:r>
        <w:r w:rsidRPr="00987CDB">
          <w:rPr>
            <w:webHidden/>
            <w:color w:val="auto"/>
          </w:rPr>
          <w:fldChar w:fldCharType="begin"/>
        </w:r>
        <w:r w:rsidRPr="00987CDB">
          <w:rPr>
            <w:webHidden/>
            <w:color w:val="auto"/>
          </w:rPr>
          <w:instrText xml:space="preserve"> PAGEREF _Toc69215291 \h </w:instrText>
        </w:r>
        <w:r w:rsidRPr="00987CDB">
          <w:rPr>
            <w:webHidden/>
            <w:color w:val="auto"/>
          </w:rPr>
        </w:r>
        <w:r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4</w:t>
        </w:r>
        <w:r w:rsidRPr="00987CDB">
          <w:rPr>
            <w:webHidden/>
            <w:color w:val="auto"/>
          </w:rPr>
          <w:fldChar w:fldCharType="end"/>
        </w:r>
      </w:hyperlink>
    </w:p>
    <w:p w14:paraId="1F998959" w14:textId="77777777" w:rsidR="00987CDB" w:rsidRPr="00987CDB" w:rsidRDefault="00987CDB" w:rsidP="00987CDB">
      <w:pPr>
        <w:rPr>
          <w:noProof/>
        </w:rPr>
      </w:pPr>
    </w:p>
    <w:p w14:paraId="2DE490AA" w14:textId="37BF7003" w:rsidR="00987CDB" w:rsidRPr="00987CDB" w:rsidRDefault="00987CDB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2" w:history="1">
        <w:r w:rsidRPr="00987CDB">
          <w:rPr>
            <w:rStyle w:val="Hyperlink"/>
            <w:color w:val="auto"/>
          </w:rPr>
          <w:t>Annex 1.  allocate.mate.ped function R help</w:t>
        </w:r>
        <w:r w:rsidRPr="00987CDB">
          <w:rPr>
            <w:webHidden/>
            <w:color w:val="auto"/>
          </w:rPr>
          <w:tab/>
        </w:r>
        <w:r w:rsidRPr="00987CDB">
          <w:rPr>
            <w:webHidden/>
            <w:color w:val="auto"/>
          </w:rPr>
          <w:fldChar w:fldCharType="begin"/>
        </w:r>
        <w:r w:rsidRPr="00987CDB">
          <w:rPr>
            <w:webHidden/>
            <w:color w:val="auto"/>
          </w:rPr>
          <w:instrText xml:space="preserve"> PAGEREF _Toc69215292 \h </w:instrText>
        </w:r>
        <w:r w:rsidRPr="00987CDB">
          <w:rPr>
            <w:webHidden/>
            <w:color w:val="auto"/>
          </w:rPr>
        </w:r>
        <w:r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5</w:t>
        </w:r>
        <w:r w:rsidRPr="00987CDB">
          <w:rPr>
            <w:webHidden/>
            <w:color w:val="auto"/>
          </w:rPr>
          <w:fldChar w:fldCharType="end"/>
        </w:r>
      </w:hyperlink>
    </w:p>
    <w:p w14:paraId="348E912A" w14:textId="106389A2" w:rsidR="00987CDB" w:rsidRDefault="00987CDB">
      <w:pPr>
        <w:pStyle w:val="TOC1"/>
        <w:rPr>
          <w:rFonts w:asciiTheme="minorHAnsi" w:hAnsiTheme="minorHAnsi"/>
          <w:color w:val="auto"/>
          <w:sz w:val="22"/>
          <w:lang w:val="en-MY" w:eastAsia="en-MY"/>
        </w:rPr>
      </w:pPr>
      <w:hyperlink w:anchor="_Toc69215293" w:history="1">
        <w:r w:rsidRPr="00987CDB">
          <w:rPr>
            <w:rStyle w:val="Hyperlink"/>
            <w:color w:val="auto"/>
          </w:rPr>
          <w:t>Annex 2.  allocate.mate.H function R help</w:t>
        </w:r>
        <w:r w:rsidRPr="00987CDB">
          <w:rPr>
            <w:webHidden/>
            <w:color w:val="auto"/>
          </w:rPr>
          <w:tab/>
        </w:r>
        <w:r w:rsidRPr="00987CDB">
          <w:rPr>
            <w:webHidden/>
            <w:color w:val="auto"/>
          </w:rPr>
          <w:fldChar w:fldCharType="begin"/>
        </w:r>
        <w:r w:rsidRPr="00987CDB">
          <w:rPr>
            <w:webHidden/>
            <w:color w:val="auto"/>
          </w:rPr>
          <w:instrText xml:space="preserve"> PAGEREF _Toc69215293 \h </w:instrText>
        </w:r>
        <w:r w:rsidRPr="00987CDB">
          <w:rPr>
            <w:webHidden/>
            <w:color w:val="auto"/>
          </w:rPr>
        </w:r>
        <w:r w:rsidRPr="00987CDB">
          <w:rPr>
            <w:webHidden/>
            <w:color w:val="auto"/>
          </w:rPr>
          <w:fldChar w:fldCharType="separate"/>
        </w:r>
        <w:r w:rsidR="00FD5553">
          <w:rPr>
            <w:webHidden/>
            <w:color w:val="auto"/>
          </w:rPr>
          <w:t>8</w:t>
        </w:r>
        <w:r w:rsidRPr="00987CDB">
          <w:rPr>
            <w:webHidden/>
            <w:color w:val="auto"/>
          </w:rPr>
          <w:fldChar w:fldCharType="end"/>
        </w:r>
      </w:hyperlink>
    </w:p>
    <w:p w14:paraId="44D18FA9" w14:textId="60490662" w:rsidR="00D71821" w:rsidRDefault="00D71821" w:rsidP="00987CDB">
      <w:r w:rsidRPr="0030565A">
        <w:fldChar w:fldCharType="end"/>
      </w:r>
      <w:r>
        <w:t xml:space="preserve"> </w:t>
      </w:r>
      <w:r>
        <w:br w:type="page"/>
      </w:r>
    </w:p>
    <w:p w14:paraId="5FF027AD" w14:textId="77777777" w:rsidR="00314C85" w:rsidRDefault="00314C85" w:rsidP="00314C85">
      <w:pPr>
        <w:pStyle w:val="BodyText"/>
      </w:pPr>
    </w:p>
    <w:p w14:paraId="5168F32D" w14:textId="2547A8D5" w:rsidR="0004740F" w:rsidRDefault="00B409C6" w:rsidP="006F5120">
      <w:pPr>
        <w:pStyle w:val="Heading1"/>
      </w:pPr>
      <w:bookmarkStart w:id="61" w:name="_Toc69215286"/>
      <w:r>
        <w:t>1.</w:t>
      </w:r>
      <w:r w:rsidR="0004740F">
        <w:t xml:space="preserve"> </w:t>
      </w:r>
      <w:r w:rsidR="0004740F" w:rsidRPr="006A544D">
        <w:t>Introduction</w:t>
      </w:r>
      <w:bookmarkEnd w:id="61"/>
    </w:p>
    <w:p w14:paraId="328E8752" w14:textId="139F2BEF" w:rsidR="006907E1" w:rsidRDefault="006907E1" w:rsidP="00FD5553">
      <w:pPr>
        <w:rPr>
          <w:lang w:val="en-US"/>
        </w:rPr>
      </w:pPr>
      <w:r>
        <w:rPr>
          <w:lang w:val="en-US"/>
        </w:rPr>
        <w:t xml:space="preserve">WorldFish manages multiple family-based genetic improvement programs for tilapia and carp species </w: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kdlbmV0aWMgcGFyYW1l
dGVycyBmb3IgYmxhY2sgc3BvdCBkaXNlYXNlIChkaXBsb3BzdG9taWFzaXMpIGNhdXNlZCBieSBV
dnVsaWZlciBzcC4gaW5mZWN0aW9uIGluIE5pbGUgdGlsYXBpYSAoT3Jlb2Nocm9taXMgbmlsb3Rp
Y3VzIEwuKTwvdGl0bGU+PHNlY29uZGFyeS10aXRsZT5BcXVhY3VsdHVyZTwvc2Vjb25kYXJ5LXRp
dGxlPjwvdGl0bGVzPjxwZXJpb2RpY2FsPjxmdWxsLXRpdGxlPkFxdWFjdWx0dXJlPC9mdWxsLXRp
dGxlPjxhYmJyLTE+QXF1YWN1bHR1cmU8L2FiYnItMT48YWJici0yPkFxdWFjdWx0dXJlPC9hYmJy
LTI+PC9wZXJpb2RpY2FsPjxwYWdlcz43MzYwMzk8L3BhZ2VzPjx2b2x1bWU+NTMyPC92b2x1bWU+
PGRhdGVzPjx5ZWFyPjIwMjA8L3llYXI+PC9kYXRlcz48aXNibj4wMDQ0LTg0ODY8L2lzYm4+PHVy
bHM+PC91cmxzPjxlbGVjdHJvbmljLXJlc291cmNlLW51bT4xMC4xMDE2L2ouYXF1YWN1bHR1cmUu
MjAyMC43MzYwMzk8L2VsZWN0cm9uaWMtcmVzb3VyY2UtbnVtPjwvcmVjb3JkPjwvQ2l0ZT48Q2l0
ZT48QXV0aG9yPkhhbXphaDwvQXV0aG9yPjxZZWFyPjIwMTQ8L1llYXI+PFJlY051bT41NDg0PC9S
ZWNOdW0+PHJlY29yZD48cmVjLW51bWJlcj41NDg0PC9yZWMtbnVtYmVyPjxmb3JlaWduLWtleXM+
PGtleSBhcHA9IkVOIiBkYi1pZD0iemQ5cmZmZmZnZjB0czNlczB3Y3ZweGFxMHBwYWEyZmZhMnhl
IiB0aW1lc3RhbXA9IjE1MzA3NzUzOTIiPjU0ODQ8L2tleT48L2ZvcmVpZ24ta2V5cz48cmVmLXR5
cGUgbmFtZT0iSm91cm5hbCBBcnRpY2xlIj4xNzwvcmVmLXR5cGU+PGNvbnRyaWJ1dG9ycz48YXV0
aG9ycz48YXV0aG9yPkhhbXphaCwgQS48L2F1dGhvcj48YXV0aG9yPlBvbnpvbmksIFIuVy48L2F1
dGhvcj48YXV0aG9yPk5ndXllbiwgTi5ILjwvYXV0aG9yPjxhdXRob3I+S2hhdywgSC5MLjwvYXV0
aG9yPjxhdXRob3I+WWVlLCBILlkuPC9hdXRob3I+PGF1dGhvcj5Nb2hkIE5vciwgUy5BLjwvYXV0
aG9yPjwvYXV0aG9ycz48L2NvbnRyaWJ1dG9ycz48dGl0bGVzPjx0aXRsZT5QZXJmb3JtYW5jZSBv
ZiB0aGUgR2VuZXRpY2FsbHkgSW1wcm92ZWQgRmFybWVkIFRpbGFwaWEgKEdJRlQpIHN0cmFpbiBv
dmVyIHRlbiBnZW5lcmF0aW9ucyBvZiBzZWxlY3Rpb24gaW4gTWFsYXlzaWE8L3RpdGxlPjxzZWNv
bmRhcnktdGl0bGU+UGVydGFuaWthIEpvdXJuYWwgb2YgVHJvcGljYWwgQWdyaWN1bHR1cmFsIFNj
aWVuY2U8L3NlY29uZGFyeS10aXRsZT48L3RpdGxlcz48cGVyaW9kaWNhbD48ZnVsbC10aXRsZT5Q
ZXJ0YW5pa2EgSm91cm5hbCBvZiBUcm9waWNhbCBBZ3JpY3VsdHVyYWwgU2NpZW5jZTwvZnVsbC10
aXRsZT48YWJici0xPlBlcnRhbmlrYSBKIFRyb3AgQWdyaWMgU2NpPC9hYmJyLTE+PGFiYnItMj5Q
ZXJ0YW5pa2EgSi4gVHJvcC4gQWdyaWMuIFNjaS48L2FiYnItMj48L3BlcmlvZGljYWw+PHBhZ2Vz
PjQxMS00Mjk8L3BhZ2VzPjx2b2x1bWU+Mzc8L3ZvbHVtZT48bnVtYmVyPjQ8L251bWJlcj48ZGF0
ZXM+PHllYXI+MjAxNDwveWVhcj48L2RhdGVzPjx1cmxzPjwvdXJscz48L3JlY29yZD48L0NpdGU+
PENpdGU+PEF1dGhvcj5IYW1pbHRvbjwvQXV0aG9yPjxZZWFyPjIwMjE8L1llYXI+PFJlY051bT42
MjQzPC9SZWNOdW0+PHJlY29yZD48cmVjLW51bWJlcj42MjQzPC9yZWMtbnVtYmVyPjxmb3JlaWdu
LWtleXM+PGtleSBhcHA9IkVOIiBkYi1pZD0iemQ5cmZmZmZnZjB0czNlczB3Y3ZweGFxMHBwYWEy
ZmZhMnhlIiB0aW1lc3RhbXA9IjE2MTgxOTQzMjYiPjYyNDM8L2tleT48L2ZvcmVpZ24ta2V5cz48
cmVmLXR5cGUgbmFtZT0iSm91cm5hbCBBcnRpY2xlIj4xNzwvcmVmLXR5cGU+PGNvbnRyaWJ1dG9y
cz48YXV0aG9ycz48YXV0aG9yPkhhbWlsdG9uLCBNYXR0aGV3IEcuPC9hdXRob3I+PGF1dGhvcj5N
ZWtrYXd5LCBXYWdkeTwvYXV0aG9yPjxhdXRob3I+QmFybWFuLCBCZW5veSBLLjwvYXV0aG9yPjxh
dXRob3I+QWxhbSwgTWQgQmFkcnVsPC9hdXRob3I+PGF1dGhvcj5LYXJpbSwgTWFuanVydWw8L2F1
dGhvcj48YXV0aG9yPkJlbnppZSwgSm9obiBBLiBILjwvYXV0aG9yPjwvYXV0aG9ycz48L2NvbnRy
aWJ1dG9ycz48dGl0bGVzPjx0aXRsZT48c3R5bGUgZmFjZT0ibm9ybWFsIiBmb250PSJkZWZhdWx0
IiBzaXplPSIxMDAlIj5HZW5ldGljIHJlbGF0aW9uc2hpcHMgYW1vbmcgZm91bmRlcnMgb2YgYSBz
aWx2ZXIgY2FycCAoPC9zdHlsZT48c3R5bGUgZmFjZT0iaXRhbGljIiBmb250PSJkZWZhdWx0IiBz
aXplPSIxMDAlIj5IeXBvcGh0aGFsbWljaHRoeXMgbW9saXRyaXg8L3N0eWxlPjxzdHlsZSBmYWNl
PSJub3JtYWwiIGZvbnQ9ImRlZmF1bHQiIHNpemU9IjEwMCUiPikgZ2VuZXRpYyBpbXByb3ZlbWVu
dCBwcm9ncmFtIGluIEJhbmdsYWRlc2g8L3N0eWxlPjwvdGl0bGU+PHNlY29uZGFyeS10aXRsZT5B
cXVhY3VsdHVyZTwvc2Vjb25kYXJ5LXRpdGxlPjwvdGl0bGVzPjxwZXJpb2RpY2FsPjxmdWxsLXRp
dGxlPkFxdWFjdWx0dXJlPC9mdWxsLXRpdGxlPjxhYmJyLTE+QXF1YWN1bHR1cmU8L2FiYnItMT48
YWJici0yPkFxdWFjdWx0dXJlPC9hYmJyLTI+PC9wZXJpb2RpY2FsPjxwYWdlcz43MzY3MTU8L3Bh
Z2VzPjxkYXRlcz48eWVhcj4yMDIxPC95ZWFyPjxwdWItZGF0ZXM+PGRhdGU+MjAyMS8wMy8zMS88
L2RhdGU+PC9wdWItZGF0ZXM+PC9kYXRlcz48aXNibj4wMDQ0LTg0ODY8L2lzYm4+PHVybHM+PHJl
bGF0ZWQtdXJscz48dXJsPmh0dHBzOi8vd3d3LnNjaWVuY2VkaXJlY3QuY29tL3NjaWVuY2UvYXJ0
aWNsZS9waWkvUzAwNDQ4NDg2MjEwMDM3N1g8L3VybD48L3JlbGF0ZWQtdXJscz48L3VybHM+PGVs
ZWN0cm9uaWMtcmVzb3VyY2UtbnVtPmh0dHBzOi8vZG9pLm9yZy8xMC4xMDE2L2ouYXF1YWN1bHR1
cmUuMjAyMS43MzY3MTU8L2VsZWN0cm9uaWMtcmVzb3VyY2UtbnVtPjwvcmVjb3JkPjwvQ2l0ZT48
Q2l0ZT48QXV0aG9yPkhhbWlsdG9uPC9BdXRob3I+PFllYXI+MjAxOTwvWWVhcj48UmVjTnVtPjU5
NTE8L1JlY051bT48cmVjb3JkPjxyZWMtbnVtYmVyPjU5NTE8L3JlYy1udW1iZXI+PGZvcmVpZ24t
a2V5cz48a2V5IGFwcD0iRU4iIGRiLWlkPSJ6ZDlyZmZmZmdmMHRzM2VzMHdjdnB4YXEwcHBhYTJm
ZmEyeGUiIHRpbWVzdGFtcD0iMTU2NzA0MDI1NiI+NTk1MTwva2V5PjwvZm9yZWlnbi1rZXlzPjxy
ZWYtdHlwZSBuYW1lPSJKb3VybmFsIEFydGljbGUiPjE3PC9yZWYtdHlwZT48Y29udHJpYnV0b3Jz
PjxhdXRob3JzPjxhdXRob3I+SGFtaWx0b24sTWF0dGhldyBHcmF5PC9hdXRob3I+PGF1dGhvcj5N
ZWtrYXd5LFdhZ2R5PC9hdXRob3I+PGF1dGhvcj5LaWxpYW4sQW5kcnplajwvYXV0aG9yPjxhdXRo
b3I+QmVuemllLEpvaG4gQS4gSC48L2F1dGhvcj48L2F1dGhvcnM+PC9jb250cmlidXRvcnM+PHRp
dGxlcz48dGl0bGU+PHN0eWxlIGZhY2U9Im5vcm1hbCIgZm9udD0iZGVmYXVsdCIgc2l6ZT0iMTAw
JSI+U2luZ2xlIE51Y2xlb3RpZGUgUG9seW1vcnBoaXNtcyAoU05QcykgcmV2ZWFsIHNpYnNoaXAg
YW1vbmcgZm91bmRlcnMgb2YgYSBCYW5nbGFkZXNoaSByb2h1ICg8L3N0eWxlPjxzdHlsZSBmYWNl
PSJpdGFsaWMiIGZvbnQ9ImRlZmF1bHQiIHNpemU9IjEwMCUiPkxhYmVvIHJvaGl0YTwvc3R5bGU+
PHN0eWxlIGZhY2U9Im5vcm1hbCIgZm9udD0iZGVmYXVsdCIgc2l6ZT0iMTAwJSI+KSBicmVlZGlu
ZyBwb3B1bGF0aW9uPC9zdHlsZT48L3RpdGxlPjxzZWNvbmRhcnktdGl0bGU+RnJvbnRpZXJzIGlu
IEdlbmV0aWNzPC9zZWNvbmRhcnktdGl0bGU+PHNob3J0LXRpdGxlPjxzdHlsZSBmYWNlPSJub3Jt
YWwiIGZvbnQ9ImRlZmF1bHQiIHNpemU9IjEwMCUiPlNpYnNoaXAgYW1vbmcgZm91bmRlcnMgb2Yg
YSBCYW5nbGFkZXNoaSA8L3N0eWxlPjxzdHlsZSBmYWNlPSJpdGFsaWMiIGZvbnQ9ImRlZmF1bHQi
IHNpemU9IjEwMCUiPkxhYmVvIHJvaGl0YTwvc3R5bGU+PHN0eWxlIGZhY2U9Im5vcm1hbCIgZm9u
dD0iZGVmYXVsdCIgc2l6ZT0iMTAwJSI+IGJyZWVkaW5nIHBvcHVsYXRpb248L3N0eWxlPjwvc2hv
cnQtdGl0bGU+PC90aXRsZXM+PHBlcmlvZGljYWw+PGZ1bGwtdGl0bGU+RnJvbnRpZXJzIGluIEdl
bmV0aWNzPC9mdWxsLXRpdGxlPjxhYmJyLTE+RnJvbnQgR2VuZXQ8L2FiYnItMT48L3BlcmlvZGlj
YWw+PHZvbHVtZT4xMDwvdm9sdW1lPjxudW1iZXI+NTk3PC9udW1iZXI+PGtleXdvcmRzPjxrZXl3
b3JkPnBhcmVudGFnZSBhc3NpZ25tZW50LGdlbm9taWMgcmVsYXRpb25zaGlwLEFkZGl0aXZlIGdl
bmV0aWMgcmVsYXRpb25zaGlwLENhcnAsQ3lwcmluaWRhZSxnZW5vdHlwaW5nLWJ5LXNlcXVlbmNp
bmcgKEdCUyksc2luZ2xlIG51Y2xlb3RpZGUgcG9seW1vcnBoaXNtIChTTlApLHNpbGljb0RBclQg
bWFya2VyPC9rZXl3b3JkPjwva2V5d29yZHM+PGRhdGVzPjx5ZWFyPjIwMTk8L3llYXI+PHB1Yi1k
YXRlcz48ZGF0ZT4yMDE5LUp1bmUtMTk8L2RhdGU+PC9wdWItZGF0ZXM+PC9kYXRlcz48aXNibj4x
NjY0LTgwMjE8L2lzYm4+PHdvcmstdHlwZT5PcmlnaW5hbCBSZXNlYXJjaDwvd29yay10eXBlPjx1
cmxzPjxyZWxhdGVkLXVybHM+PHVybD5odHRwczovL3d3dy5mcm9udGllcnNpbi5vcmcvYXJ0aWNs
ZS8xMC4zMzg5L2ZnZW5lLjIwMTkuMDA1OTc8L3VybD48L3JlbGF0ZWQtdXJscz48L3VybHM+PGVs
ZWN0cm9uaWMtcmVzb3VyY2UtbnVtPjEwLjMzODkvZmdlbmUuMjAxOS4wMDU5NzwvZWxlY3Ryb25p
Yy1yZXNvdXJjZS1udW0+PGxhbmd1YWdlPkVuZ2xpc2g8L2xhbmd1YWdlPjwvcmVjb3JkPjwvQ2l0
ZT48Q2l0ZT48QXV0aG9yPkhhbWlsdG9uPC9BdXRob3I+PFllYXI+MjAxOTwvWWVhcj48UmVjTnVt
PjU5MDE8L1JlY051bT48cmVjb3JkPjxyZWMtbnVtYmVyPjU5MDE8L3JlYy1udW1iZXI+PGZvcmVp
Z24ta2V5cz48a2V5IGFwcD0iRU4iIGRiLWlkPSJ6ZDlyZmZmZmdmMHRzM2VzMHdjdnB4YXEwcHBh
YTJmZmEyeGUiIHRpbWVzdGFtcD0iMTU1NjU5OTg4NiI+NTkwMTwva2V5PjwvZm9yZWlnbi1rZXlz
PjxyZWYtdHlwZSBuYW1lPSJKb3VybmFsIEFydGljbGUiPjE3PC9yZWYtdHlwZT48Y29udHJpYnV0
b3JzPjxhdXRob3JzPjxhdXRob3I+SGFtaWx0b24sIE1hdHRoZXcgRzwvYXV0aG9yPjxhdXRob3I+
TWVra2F3eSwgV2FnZHk8L2F1dGhvcj48YXV0aG9yPkJlbnppZSwgSm9obiBBIEg8L2F1dGhvcj48
L2F1dGhvcnM+PC9jb250cmlidXRvcnM+PHRpdGxlcz48dGl0bGU+PHN0eWxlIGZhY2U9Im5vcm1h
bCIgZm9udD0iZGVmYXVsdCIgc2l6ZT0iMTAwJSI+U2lic2hpcCBhc3NpZ25tZW50IHRvIHRoZSBm
b3VuZGVycyBvZiBhIEJhbmdsYWRlc2hpIDwvc3R5bGU+PHN0eWxlIGZhY2U9Iml0YWxpYyIgZm9u
dD0iZGVmYXVsdCIgc2l6ZT0iMTAwJSI+Q2F0bGEgY2F0bGE8L3N0eWxlPjxzdHlsZSBmYWNlPSJu
b3JtYWwiIGZvbnQ9ImRlZmF1bHQiIHNpemU9IjEwMCUiPiBicmVlZGluZyBwb3B1bGF0aW9uPC9z
dHlsZT48L3RpdGxlPjxzZWNvbmRhcnktdGl0bGU+R2VuZXRpY3MgU2VsZWN0aW9uIEV2b2x1dGlv
bjwvc2Vjb25kYXJ5LXRpdGxlPjwvdGl0bGVzPjxwZXJpb2RpY2FsPjxmdWxsLXRpdGxlPkdlbmV0
aWNzIFNlbGVjdGlvbiBFdm9sdXRpb248L2Z1bGwtdGl0bGU+PC9wZXJpb2RpY2FsPjxwYWdlcz4x
NzwvcGFnZXM+PHZvbHVtZT41MTwvdm9sdW1lPjxudW1iZXI+MTwvbnVtYmVyPjxkYXRlcz48eWVh
cj4yMDE5PC95ZWFyPjxwdWItZGF0ZXM+PGRhdGU+QXByaWwgMjk8L2RhdGU+PC9wdWItZGF0ZXM+
PC9kYXRlcz48aXNibj4xMjk3LTk2ODY8L2lzYm4+PGxhYmVsPkhhbWlsdG9uMjAxOTwvbGFiZWw+
PHdvcmstdHlwZT5qb3VybmFsIGFydGljbGU8L3dvcmstdHlwZT48dXJscz48cmVsYXRlZC11cmxz
Pjx1cmw+aHR0cHM6Ly9kb2kub3JnLzEwLjExODYvczEyNzExLTAxOS0wNDU0LXg8L3VybD48L3Jl
bGF0ZWQtdXJscz48L3VybHM+PGVsZWN0cm9uaWMtcmVzb3VyY2UtbnVtPjEwLjExODYvczEyNzEx
LTAxOS0wNDU0LXg8L2VsZWN0cm9uaWMtcmVzb3VyY2UtbnVtPjwvcmVjb3JkPjwvQ2l0ZT48L0Vu
ZE5vdGU+
</w:fldData>
        </w:fldChar>
      </w:r>
      <w:r>
        <w:rPr>
          <w:lang w:val="en-US"/>
        </w:rPr>
        <w:instrText xml:space="preserve"> ADDIN EN.CITE </w:instrText>
      </w:r>
      <w:r>
        <w:rPr>
          <w:lang w:val="en-US"/>
        </w:rPr>
        <w:fldChar w:fldCharType="begin">
          <w:fldData xml:space="preserve">PEVuZE5vdGU+PENpdGU+PEF1dGhvcj5DaGFyby1LYXJpc2E8L0F1dGhvcj48WWVhcj4yMDIwPC9Z
ZWFyPjxSZWNOdW0+NjEzODwvUmVjTnVtPjxEaXNwbGF5VGV4dD4oQ2hhcm8tS2FyaXNhIGV0IGFs
LiwgMjAyMDsgSGFtaWx0b24gZXQgYWwuLCAyMDE5YTsgSGFtaWx0b24gZXQgYWwuLCAyMDE5Yjsg
SGFtaWx0b24gZXQgYWwuLCAyMDIxOyBIYW16YWggZXQgYWwuLCAyMDE0KTwvRGlzcGxheVRleHQ+
PHJlY29yZD48cmVjLW51bWJlcj42MTM4PC9yZWMtbnVtYmVyPjxmb3JlaWduLWtleXM+PGtleSBh
cHA9IkVOIiBkYi1pZD0iemQ5cmZmZmZnZjB0czNlczB3Y3ZweGFxMHBwYWEyZmZhMnhlIiB0aW1l
c3RhbXA9IjE2MDMzNDM1NTUiPjYxMzg8L2tleT48L2ZvcmVpZ24ta2V5cz48cmVmLXR5cGUgbmFt
ZT0iSm91cm5hbCBBcnRpY2xlIj4xNzwvcmVmLXR5cGU+PGNvbnRyaWJ1dG9ycz48YXV0aG9ycz48
YXV0aG9yPkNoYXJvLUthcmlzYSwgSGFycmlzb248L2F1dGhvcj48YXV0aG9yPkFsaSwgU2hpbWFh
RTwvYXV0aG9yPjxhdXRob3I+TWFyaWphbmksIEVzdGhlcjwvYXV0aG9yPjxhdXRob3I+SWJyYWhp
bSwgTmFiaWwgQTwvYXV0aG9yPjxhdXRob3I+VHJpbmgsIFRyb25nIFF1b2M8L2F1dGhvcj48YXV0
aG9yPkNoYWRhZywgTW9oYW4gVjwvYXV0aG9yPjxhdXRob3I+QmVuemllLCBKb2huIEFIPC9hdXRo
b3I+PC9hdXRob3JzPjwvY29udHJpYnV0b3JzPjx0aXRsZXM+PHRpdGxlPkdlbmV0aWMgcGFyYW1l
dGVycyBmb3IgYmxhY2sgc3BvdCBkaXNlYXNlIChkaXBsb3BzdG9taWFzaXMpIGNhdXNlZCBieSBV
dnVsaWZlciBzcC4gaW5mZWN0aW9uIGluIE5pbGUgdGlsYXBpYSAoT3Jlb2Nocm9taXMgbmlsb3Rp
Y3VzIEwuKTwvdGl0bGU+PHNlY29uZGFyeS10aXRsZT5BcXVhY3VsdHVyZTwvc2Vjb25kYXJ5LXRp
dGxlPjwvdGl0bGVzPjxwZXJpb2RpY2FsPjxmdWxsLXRpdGxlPkFxdWFjdWx0dXJlPC9mdWxsLXRp
dGxlPjxhYmJyLTE+QXF1YWN1bHR1cmU8L2FiYnItMT48YWJici0yPkFxdWFjdWx0dXJlPC9hYmJy
LTI+PC9wZXJpb2RpY2FsPjxwYWdlcz43MzYwMzk8L3BhZ2VzPjx2b2x1bWU+NTMyPC92b2x1bWU+
PGRhdGVzPjx5ZWFyPjIwMjA8L3llYXI+PC9kYXRlcz48aXNibj4wMDQ0LTg0ODY8L2lzYm4+PHVy
bHM+PC91cmxzPjxlbGVjdHJvbmljLXJlc291cmNlLW51bT4xMC4xMDE2L2ouYXF1YWN1bHR1cmUu
MjAyMC43MzYwMzk8L2VsZWN0cm9uaWMtcmVzb3VyY2UtbnVtPjwvcmVjb3JkPjwvQ2l0ZT48Q2l0
ZT48QXV0aG9yPkhhbXphaDwvQXV0aG9yPjxZZWFyPjIwMTQ8L1llYXI+PFJlY051bT41NDg0PC9S
ZWNOdW0+PHJlY29yZD48cmVjLW51bWJlcj41NDg0PC9yZWMtbnVtYmVyPjxmb3JlaWduLWtleXM+
PGtleSBhcHA9IkVOIiBkYi1pZD0iemQ5cmZmZmZnZjB0czNlczB3Y3ZweGFxMHBwYWEyZmZhMnhl
IiB0aW1lc3RhbXA9IjE1MzA3NzUzOTIiPjU0ODQ8L2tleT48L2ZvcmVpZ24ta2V5cz48cmVmLXR5
cGUgbmFtZT0iSm91cm5hbCBBcnRpY2xlIj4xNzwvcmVmLXR5cGU+PGNvbnRyaWJ1dG9ycz48YXV0
aG9ycz48YXV0aG9yPkhhbXphaCwgQS48L2F1dGhvcj48YXV0aG9yPlBvbnpvbmksIFIuVy48L2F1
dGhvcj48YXV0aG9yPk5ndXllbiwgTi5ILjwvYXV0aG9yPjxhdXRob3I+S2hhdywgSC5MLjwvYXV0
aG9yPjxhdXRob3I+WWVlLCBILlkuPC9hdXRob3I+PGF1dGhvcj5Nb2hkIE5vciwgUy5BLjwvYXV0
aG9yPjwvYXV0aG9ycz48L2NvbnRyaWJ1dG9ycz48dGl0bGVzPjx0aXRsZT5QZXJmb3JtYW5jZSBv
ZiB0aGUgR2VuZXRpY2FsbHkgSW1wcm92ZWQgRmFybWVkIFRpbGFwaWEgKEdJRlQpIHN0cmFpbiBv
dmVyIHRlbiBnZW5lcmF0aW9ucyBvZiBzZWxlY3Rpb24gaW4gTWFsYXlzaWE8L3RpdGxlPjxzZWNv
bmRhcnktdGl0bGU+UGVydGFuaWthIEpvdXJuYWwgb2YgVHJvcGljYWwgQWdyaWN1bHR1cmFsIFNj
aWVuY2U8L3NlY29uZGFyeS10aXRsZT48L3RpdGxlcz48cGVyaW9kaWNhbD48ZnVsbC10aXRsZT5Q
ZXJ0YW5pa2EgSm91cm5hbCBvZiBUcm9waWNhbCBBZ3JpY3VsdHVyYWwgU2NpZW5jZTwvZnVsbC10
aXRsZT48YWJici0xPlBlcnRhbmlrYSBKIFRyb3AgQWdyaWMgU2NpPC9hYmJyLTE+PGFiYnItMj5Q
ZXJ0YW5pa2EgSi4gVHJvcC4gQWdyaWMuIFNjaS48L2FiYnItMj48L3BlcmlvZGljYWw+PHBhZ2Vz
PjQxMS00Mjk8L3BhZ2VzPjx2b2x1bWU+Mzc8L3ZvbHVtZT48bnVtYmVyPjQ8L251bWJlcj48ZGF0
ZXM+PHllYXI+MjAxNDwveWVhcj48L2RhdGVzPjx1cmxzPjwvdXJscz48L3JlY29yZD48L0NpdGU+
PENpdGU+PEF1dGhvcj5IYW1pbHRvbjwvQXV0aG9yPjxZZWFyPjIwMjE8L1llYXI+PFJlY051bT42
MjQzPC9SZWNOdW0+PHJlY29yZD48cmVjLW51bWJlcj42MjQzPC9yZWMtbnVtYmVyPjxmb3JlaWdu
LWtleXM+PGtleSBhcHA9IkVOIiBkYi1pZD0iemQ5cmZmZmZnZjB0czNlczB3Y3ZweGFxMHBwYWEy
ZmZhMnhlIiB0aW1lc3RhbXA9IjE2MTgxOTQzMjYiPjYyNDM8L2tleT48L2ZvcmVpZ24ta2V5cz48
cmVmLXR5cGUgbmFtZT0iSm91cm5hbCBBcnRpY2xlIj4xNzwvcmVmLXR5cGU+PGNvbnRyaWJ1dG9y
cz48YXV0aG9ycz48YXV0aG9yPkhhbWlsdG9uLCBNYXR0aGV3IEcuPC9hdXRob3I+PGF1dGhvcj5N
ZWtrYXd5LCBXYWdkeTwvYXV0aG9yPjxhdXRob3I+QmFybWFuLCBCZW5veSBLLjwvYXV0aG9yPjxh
dXRob3I+QWxhbSwgTWQgQmFkcnVsPC9hdXRob3I+PGF1dGhvcj5LYXJpbSwgTWFuanVydWw8L2F1
dGhvcj48YXV0aG9yPkJlbnppZSwgSm9obiBBLiBILjwvYXV0aG9yPjwvYXV0aG9ycz48L2NvbnRy
aWJ1dG9ycz48dGl0bGVzPjx0aXRsZT48c3R5bGUgZmFjZT0ibm9ybWFsIiBmb250PSJkZWZhdWx0
IiBzaXplPSIxMDAlIj5HZW5ldGljIHJlbGF0aW9uc2hpcHMgYW1vbmcgZm91bmRlcnMgb2YgYSBz
aWx2ZXIgY2FycCAoPC9zdHlsZT48c3R5bGUgZmFjZT0iaXRhbGljIiBmb250PSJkZWZhdWx0IiBz
aXplPSIxMDAlIj5IeXBvcGh0aGFsbWljaHRoeXMgbW9saXRyaXg8L3N0eWxlPjxzdHlsZSBmYWNl
PSJub3JtYWwiIGZvbnQ9ImRlZmF1bHQiIHNpemU9IjEwMCUiPikgZ2VuZXRpYyBpbXByb3ZlbWVu
dCBwcm9ncmFtIGluIEJhbmdsYWRlc2g8L3N0eWxlPjwvdGl0bGU+PHNlY29uZGFyeS10aXRsZT5B
cXVhY3VsdHVyZTwvc2Vjb25kYXJ5LXRpdGxlPjwvdGl0bGVzPjxwZXJpb2RpY2FsPjxmdWxsLXRp
dGxlPkFxdWFjdWx0dXJlPC9mdWxsLXRpdGxlPjxhYmJyLTE+QXF1YWN1bHR1cmU8L2FiYnItMT48
YWJici0yPkFxdWFjdWx0dXJlPC9hYmJyLTI+PC9wZXJpb2RpY2FsPjxwYWdlcz43MzY3MTU8L3Bh
Z2VzPjxkYXRlcz48eWVhcj4yMDIxPC95ZWFyPjxwdWItZGF0ZXM+PGRhdGU+MjAyMS8wMy8zMS88
L2RhdGU+PC9wdWItZGF0ZXM+PC9kYXRlcz48aXNibj4wMDQ0LTg0ODY8L2lzYm4+PHVybHM+PHJl
bGF0ZWQtdXJscz48dXJsPmh0dHBzOi8vd3d3LnNjaWVuY2VkaXJlY3QuY29tL3NjaWVuY2UvYXJ0
aWNsZS9waWkvUzAwNDQ4NDg2MjEwMDM3N1g8L3VybD48L3JlbGF0ZWQtdXJscz48L3VybHM+PGVs
ZWN0cm9uaWMtcmVzb3VyY2UtbnVtPmh0dHBzOi8vZG9pLm9yZy8xMC4xMDE2L2ouYXF1YWN1bHR1
cmUuMjAyMS43MzY3MTU8L2VsZWN0cm9uaWMtcmVzb3VyY2UtbnVtPjwvcmVjb3JkPjwvQ2l0ZT48
Q2l0ZT48QXV0aG9yPkhhbWlsdG9uPC9BdXRob3I+PFllYXI+MjAxOTwvWWVhcj48UmVjTnVtPjU5
NTE8L1JlY051bT48cmVjb3JkPjxyZWMtbnVtYmVyPjU5NTE8L3JlYy1udW1iZXI+PGZvcmVpZ24t
a2V5cz48a2V5IGFwcD0iRU4iIGRiLWlkPSJ6ZDlyZmZmZmdmMHRzM2VzMHdjdnB4YXEwcHBhYTJm
ZmEyeGUiIHRpbWVzdGFtcD0iMTU2NzA0MDI1NiI+NTk1MTwva2V5PjwvZm9yZWlnbi1rZXlzPjxy
ZWYtdHlwZSBuYW1lPSJKb3VybmFsIEFydGljbGUiPjE3PC9yZWYtdHlwZT48Y29udHJpYnV0b3Jz
PjxhdXRob3JzPjxhdXRob3I+SGFtaWx0b24sTWF0dGhldyBHcmF5PC9hdXRob3I+PGF1dGhvcj5N
ZWtrYXd5LFdhZ2R5PC9hdXRob3I+PGF1dGhvcj5LaWxpYW4sQW5kcnplajwvYXV0aG9yPjxhdXRo
b3I+QmVuemllLEpvaG4gQS4gSC48L2F1dGhvcj48L2F1dGhvcnM+PC9jb250cmlidXRvcnM+PHRp
dGxlcz48dGl0bGU+PHN0eWxlIGZhY2U9Im5vcm1hbCIgZm9udD0iZGVmYXVsdCIgc2l6ZT0iMTAw
JSI+U2luZ2xlIE51Y2xlb3RpZGUgUG9seW1vcnBoaXNtcyAoU05QcykgcmV2ZWFsIHNpYnNoaXAg
YW1vbmcgZm91bmRlcnMgb2YgYSBCYW5nbGFkZXNoaSByb2h1ICg8L3N0eWxlPjxzdHlsZSBmYWNl
PSJpdGFsaWMiIGZvbnQ9ImRlZmF1bHQiIHNpemU9IjEwMCUiPkxhYmVvIHJvaGl0YTwvc3R5bGU+
PHN0eWxlIGZhY2U9Im5vcm1hbCIgZm9udD0iZGVmYXVsdCIgc2l6ZT0iMTAwJSI+KSBicmVlZGlu
ZyBwb3B1bGF0aW9uPC9zdHlsZT48L3RpdGxlPjxzZWNvbmRhcnktdGl0bGU+RnJvbnRpZXJzIGlu
IEdlbmV0aWNzPC9zZWNvbmRhcnktdGl0bGU+PHNob3J0LXRpdGxlPjxzdHlsZSBmYWNlPSJub3Jt
YWwiIGZvbnQ9ImRlZmF1bHQiIHNpemU9IjEwMCUiPlNpYnNoaXAgYW1vbmcgZm91bmRlcnMgb2Yg
YSBCYW5nbGFkZXNoaSA8L3N0eWxlPjxzdHlsZSBmYWNlPSJpdGFsaWMiIGZvbnQ9ImRlZmF1bHQi
IHNpemU9IjEwMCUiPkxhYmVvIHJvaGl0YTwvc3R5bGU+PHN0eWxlIGZhY2U9Im5vcm1hbCIgZm9u
dD0iZGVmYXVsdCIgc2l6ZT0iMTAwJSI+IGJyZWVkaW5nIHBvcHVsYXRpb248L3N0eWxlPjwvc2hv
cnQtdGl0bGU+PC90aXRsZXM+PHBlcmlvZGljYWw+PGZ1bGwtdGl0bGU+RnJvbnRpZXJzIGluIEdl
bmV0aWNzPC9mdWxsLXRpdGxlPjxhYmJyLTE+RnJvbnQgR2VuZXQ8L2FiYnItMT48L3BlcmlvZGlj
YWw+PHZvbHVtZT4xMDwvdm9sdW1lPjxudW1iZXI+NTk3PC9udW1iZXI+PGtleXdvcmRzPjxrZXl3
b3JkPnBhcmVudGFnZSBhc3NpZ25tZW50LGdlbm9taWMgcmVsYXRpb25zaGlwLEFkZGl0aXZlIGdl
bmV0aWMgcmVsYXRpb25zaGlwLENhcnAsQ3lwcmluaWRhZSxnZW5vdHlwaW5nLWJ5LXNlcXVlbmNp
bmcgKEdCUyksc2luZ2xlIG51Y2xlb3RpZGUgcG9seW1vcnBoaXNtIChTTlApLHNpbGljb0RBclQg
bWFya2VyPC9rZXl3b3JkPjwva2V5d29yZHM+PGRhdGVzPjx5ZWFyPjIwMTk8L3llYXI+PHB1Yi1k
YXRlcz48ZGF0ZT4yMDE5LUp1bmUtMTk8L2RhdGU+PC9wdWItZGF0ZXM+PC9kYXRlcz48aXNibj4x
NjY0LTgwMjE8L2lzYm4+PHdvcmstdHlwZT5PcmlnaW5hbCBSZXNlYXJjaDwvd29yay10eXBlPjx1
cmxzPjxyZWxhdGVkLXVybHM+PHVybD5odHRwczovL3d3dy5mcm9udGllcnNpbi5vcmcvYXJ0aWNs
ZS8xMC4zMzg5L2ZnZW5lLjIwMTkuMDA1OTc8L3VybD48L3JlbGF0ZWQtdXJscz48L3VybHM+PGVs
ZWN0cm9uaWMtcmVzb3VyY2UtbnVtPjEwLjMzODkvZmdlbmUuMjAxOS4wMDU5NzwvZWxlY3Ryb25p
Yy1yZXNvdXJjZS1udW0+PGxhbmd1YWdlPkVuZ2xpc2g8L2xhbmd1YWdlPjwvcmVjb3JkPjwvQ2l0
ZT48Q2l0ZT48QXV0aG9yPkhhbWlsdG9uPC9BdXRob3I+PFllYXI+MjAxOTwvWWVhcj48UmVjTnVt
PjU5MDE8L1JlY051bT48cmVjb3JkPjxyZWMtbnVtYmVyPjU5MDE8L3JlYy1udW1iZXI+PGZvcmVp
Z24ta2V5cz48a2V5IGFwcD0iRU4iIGRiLWlkPSJ6ZDlyZmZmZmdmMHRzM2VzMHdjdnB4YXEwcHBh
YTJmZmEyeGUiIHRpbWVzdGFtcD0iMTU1NjU5OTg4NiI+NTkwMTwva2V5PjwvZm9yZWlnbi1rZXlz
PjxyZWYtdHlwZSBuYW1lPSJKb3VybmFsIEFydGljbGUiPjE3PC9yZWYtdHlwZT48Y29udHJpYnV0
b3JzPjxhdXRob3JzPjxhdXRob3I+SGFtaWx0b24sIE1hdHRoZXcgRzwvYXV0aG9yPjxhdXRob3I+
TWVra2F3eSwgV2FnZHk8L2F1dGhvcj48YXV0aG9yPkJlbnppZSwgSm9obiBBIEg8L2F1dGhvcj48
L2F1dGhvcnM+PC9jb250cmlidXRvcnM+PHRpdGxlcz48dGl0bGU+PHN0eWxlIGZhY2U9Im5vcm1h
bCIgZm9udD0iZGVmYXVsdCIgc2l6ZT0iMTAwJSI+U2lic2hpcCBhc3NpZ25tZW50IHRvIHRoZSBm
b3VuZGVycyBvZiBhIEJhbmdsYWRlc2hpIDwvc3R5bGU+PHN0eWxlIGZhY2U9Iml0YWxpYyIgZm9u
dD0iZGVmYXVsdCIgc2l6ZT0iMTAwJSI+Q2F0bGEgY2F0bGE8L3N0eWxlPjxzdHlsZSBmYWNlPSJu
b3JtYWwiIGZvbnQ9ImRlZmF1bHQiIHNpemU9IjEwMCUiPiBicmVlZGluZyBwb3B1bGF0aW9uPC9z
dHlsZT48L3RpdGxlPjxzZWNvbmRhcnktdGl0bGU+R2VuZXRpY3MgU2VsZWN0aW9uIEV2b2x1dGlv
bjwvc2Vjb25kYXJ5LXRpdGxlPjwvdGl0bGVzPjxwZXJpb2RpY2FsPjxmdWxsLXRpdGxlPkdlbmV0
aWNzIFNlbGVjdGlvbiBFdm9sdXRpb248L2Z1bGwtdGl0bGU+PC9wZXJpb2RpY2FsPjxwYWdlcz4x
NzwvcGFnZXM+PHZvbHVtZT41MTwvdm9sdW1lPjxudW1iZXI+MTwvbnVtYmVyPjxkYXRlcz48eWVh
cj4yMDE5PC95ZWFyPjxwdWItZGF0ZXM+PGRhdGU+QXByaWwgMjk8L2RhdGU+PC9wdWItZGF0ZXM+
PC9kYXRlcz48aXNibj4xMjk3LTk2ODY8L2lzYm4+PGxhYmVsPkhhbWlsdG9uMjAxOTwvbGFiZWw+
PHdvcmstdHlwZT5qb3VybmFsIGFydGljbGU8L3dvcmstdHlwZT48dXJscz48cmVsYXRlZC11cmxz
Pjx1cmw+aHR0cHM6Ly9kb2kub3JnLzEwLjExODYvczEyNzExLTAxOS0wNDU0LXg8L3VybD48L3Jl
bGF0ZWQtdXJscz48L3VybHM+PGVsZWN0cm9uaWMtcmVzb3VyY2UtbnVtPjEwLjExODYvczEyNzEx
LTAxOS0wNDU0LXg8L2VsZWN0cm9uaWMtcmVzb3VyY2UtbnVtPjwvcmVjb3JkPjwvQ2l0ZT48L0Vu
ZE5vdGU+
</w:fldData>
        </w:fldChar>
      </w:r>
      <w:r>
        <w:rPr>
          <w:lang w:val="en-US"/>
        </w:rPr>
        <w:instrText xml:space="preserve"> ADDIN EN.CITE.DATA </w:instrText>
      </w:r>
      <w:r>
        <w:rPr>
          <w:lang w:val="en-US"/>
        </w:rPr>
      </w:r>
      <w:r>
        <w:rPr>
          <w:lang w:val="en-US"/>
        </w:rPr>
        <w:fldChar w:fldCharType="end"/>
      </w:r>
      <w:r>
        <w:rPr>
          <w:lang w:val="en-US"/>
        </w:rPr>
        <w:fldChar w:fldCharType="separate"/>
      </w:r>
      <w:r>
        <w:rPr>
          <w:noProof/>
          <w:lang w:val="en-US"/>
        </w:rPr>
        <w:t>(Charo-Karisa et al., 2020; Hamilton et al., 2019a; Hamilton et al., 2019b; Hamilton et al., 2021; Hamzah et al., 2014)</w:t>
      </w:r>
      <w:r>
        <w:rPr>
          <w:lang w:val="en-US"/>
        </w:rPr>
        <w:fldChar w:fldCharType="end"/>
      </w:r>
      <w:r>
        <w:rPr>
          <w:lang w:val="en-US"/>
        </w:rPr>
        <w:t xml:space="preserve">.  </w:t>
      </w:r>
      <w:r>
        <w:rPr>
          <w:lang w:val="en-US"/>
        </w:rPr>
        <w:t xml:space="preserve">In </w:t>
      </w:r>
      <w:r>
        <w:rPr>
          <w:lang w:val="en-US"/>
        </w:rPr>
        <w:t>family-based genetic improvement programs</w:t>
      </w:r>
      <w:r w:rsidR="009F0CA1">
        <w:rPr>
          <w:lang w:val="en-US"/>
        </w:rPr>
        <w:t>,</w:t>
      </w:r>
      <w:r>
        <w:rPr>
          <w:lang w:val="en-US"/>
        </w:rPr>
        <w:t xml:space="preserve"> m</w:t>
      </w:r>
      <w:r w:rsidRPr="00CB683C">
        <w:rPr>
          <w:lang w:val="en-US"/>
        </w:rPr>
        <w:t>ate allocation</w:t>
      </w:r>
      <w:r>
        <w:rPr>
          <w:lang w:val="en-US"/>
        </w:rPr>
        <w:t xml:space="preserve"> is </w:t>
      </w:r>
      <w:r w:rsidR="00DA31E8">
        <w:rPr>
          <w:lang w:val="en-US"/>
        </w:rPr>
        <w:t>a</w:t>
      </w:r>
      <w:r>
        <w:rPr>
          <w:lang w:val="en-US"/>
        </w:rPr>
        <w:t xml:space="preserve"> process whereby</w:t>
      </w:r>
      <w:r w:rsidR="00B409C6">
        <w:rPr>
          <w:lang w:val="en-US"/>
        </w:rPr>
        <w:t xml:space="preserve"> </w:t>
      </w:r>
      <w:r w:rsidR="00E23ED9">
        <w:rPr>
          <w:lang w:val="en-US"/>
        </w:rPr>
        <w:t>selected parents</w:t>
      </w:r>
      <w:r>
        <w:rPr>
          <w:lang w:val="en-US"/>
        </w:rPr>
        <w:t xml:space="preserve"> (or in some cases families)</w:t>
      </w:r>
      <w:r w:rsidR="00E23ED9">
        <w:rPr>
          <w:lang w:val="en-US"/>
        </w:rPr>
        <w:t xml:space="preserve"> </w:t>
      </w:r>
      <w:r w:rsidR="00E23ED9">
        <w:rPr>
          <w:lang w:val="en-US"/>
        </w:rPr>
        <w:t xml:space="preserve">are allocated </w:t>
      </w:r>
      <w:r w:rsidR="00B409C6">
        <w:rPr>
          <w:lang w:val="en-US"/>
        </w:rPr>
        <w:t>to mating pairs</w:t>
      </w:r>
      <w:r w:rsidR="009F0CA1">
        <w:rPr>
          <w:lang w:val="en-US"/>
        </w:rPr>
        <w:t xml:space="preserve"> prior to a spawning event</w:t>
      </w:r>
      <w:r w:rsidR="00BA2B63">
        <w:rPr>
          <w:lang w:val="en-US"/>
        </w:rPr>
        <w:t xml:space="preserve">.  Mating pairs are then crossed to </w:t>
      </w:r>
      <w:r w:rsidR="00E23ED9">
        <w:rPr>
          <w:lang w:val="en-US"/>
        </w:rPr>
        <w:t>produce</w:t>
      </w:r>
      <w:r w:rsidR="00B409C6">
        <w:rPr>
          <w:lang w:val="en-US"/>
        </w:rPr>
        <w:t xml:space="preserve"> </w:t>
      </w:r>
      <w:r w:rsidR="009F0CA1">
        <w:rPr>
          <w:lang w:val="en-US"/>
        </w:rPr>
        <w:t>next-</w:t>
      </w:r>
      <w:r w:rsidR="000A1AD5">
        <w:rPr>
          <w:lang w:val="en-US"/>
        </w:rPr>
        <w:t>generation families</w:t>
      </w:r>
      <w:r w:rsidR="00DA31E8">
        <w:rPr>
          <w:lang w:val="en-US"/>
        </w:rPr>
        <w:t xml:space="preserve"> of known pedigree</w:t>
      </w:r>
      <w:r w:rsidR="00BA2B63">
        <w:rPr>
          <w:lang w:val="en-US"/>
        </w:rPr>
        <w:t>.</w:t>
      </w:r>
      <w:r w:rsidRPr="006907E1">
        <w:rPr>
          <w:lang w:val="en-US"/>
        </w:rPr>
        <w:t xml:space="preserve"> </w:t>
      </w:r>
    </w:p>
    <w:sdt>
      <w:sdtPr>
        <w:rPr>
          <w:rStyle w:val="PageNumber"/>
          <w:color w:val="FFFFFF" w:themeColor="background1"/>
          <w:sz w:val="18"/>
          <w:szCs w:val="18"/>
        </w:rPr>
        <w:id w:val="-1184661670"/>
        <w:docPartObj>
          <w:docPartGallery w:val="Page Numbers (Bottom of Page)"/>
          <w:docPartUnique/>
        </w:docPartObj>
      </w:sdtPr>
      <w:sdtEndPr>
        <w:rPr>
          <w:rStyle w:val="PageNumber"/>
        </w:rPr>
      </w:sdtEndPr>
      <w:sdtContent>
        <w:p w14:paraId="788E8031" w14:textId="13709A77" w:rsidR="009B0642" w:rsidRPr="009B0642" w:rsidRDefault="009B0642" w:rsidP="00F25A8B">
          <w:pPr>
            <w:pStyle w:val="Footer"/>
            <w:framePr w:wrap="none" w:vAnchor="text" w:hAnchor="page" w:x="11073" w:y="9508"/>
            <w:rPr>
              <w:rStyle w:val="PageNumber"/>
              <w:color w:val="FFFFFF" w:themeColor="background1"/>
              <w:sz w:val="18"/>
              <w:szCs w:val="18"/>
            </w:rPr>
          </w:pP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begin"/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instrText xml:space="preserve"> PAGE </w:instrTex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separate"/>
          </w:r>
          <w:r w:rsidR="00172737">
            <w:rPr>
              <w:rStyle w:val="PageNumber"/>
              <w:noProof/>
              <w:color w:val="FFFFFF" w:themeColor="background1"/>
              <w:sz w:val="18"/>
              <w:szCs w:val="18"/>
            </w:rPr>
            <w:t>2</w:t>
          </w:r>
          <w:r w:rsidRPr="009B0642">
            <w:rPr>
              <w:rStyle w:val="PageNumber"/>
              <w:color w:val="FFFFFF" w:themeColor="background1"/>
              <w:sz w:val="18"/>
              <w:szCs w:val="18"/>
            </w:rPr>
            <w:fldChar w:fldCharType="end"/>
          </w:r>
        </w:p>
      </w:sdtContent>
    </w:sdt>
    <w:p w14:paraId="24111CE7" w14:textId="6B3449AB" w:rsidR="0004740F" w:rsidRDefault="004B591F" w:rsidP="009B0642">
      <w:pPr>
        <w:pStyle w:val="BodyText"/>
      </w:pPr>
      <w:r w:rsidRPr="0004740F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706368" behindDoc="0" locked="0" layoutInCell="1" allowOverlap="1" wp14:anchorId="262F6C37" wp14:editId="3167961E">
                <wp:simplePos x="0" y="0"/>
                <wp:positionH relativeFrom="column">
                  <wp:posOffset>875665</wp:posOffset>
                </wp:positionH>
                <wp:positionV relativeFrom="paragraph">
                  <wp:posOffset>5486890</wp:posOffset>
                </wp:positionV>
                <wp:extent cx="5562600" cy="266700"/>
                <wp:effectExtent l="0" t="0" r="0" b="0"/>
                <wp:wrapNone/>
                <wp:docPr id="45" name="Text Box 4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62600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4AF9992" w14:textId="77777777" w:rsidR="0004740F" w:rsidRPr="007E57E7" w:rsidRDefault="0004740F" w:rsidP="0004740F">
                            <w:pPr>
                              <w:jc w:val="right"/>
                              <w:rPr>
                                <w:color w:val="FFFFFF" w:themeColor="background1"/>
                                <w:lang w:val="en-US"/>
                              </w:rPr>
                            </w:pPr>
                            <w:r w:rsidRPr="007E57E7">
                              <w:rPr>
                                <w:color w:val="FFFFFF" w:themeColor="background1"/>
                                <w:lang w:val="en-US"/>
                              </w:rPr>
                              <w:t>&lt;Photo caption: who, w</w:t>
                            </w:r>
                            <w:r>
                              <w:rPr>
                                <w:color w:val="FFFFFF" w:themeColor="background1"/>
                                <w:lang w:val="en-US"/>
                              </w:rPr>
                              <w:t>hat,</w:t>
                            </w:r>
                            <w:r w:rsidRPr="007E57E7">
                              <w:rPr>
                                <w:color w:val="FFFFFF" w:themeColor="background1"/>
                                <w:lang w:val="en-US"/>
                              </w:rPr>
                              <w:t xml:space="preserve"> where (Less than 20 words)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2F6C37" id="Text Box 45" o:spid="_x0000_s1027" type="#_x0000_t202" style="position:absolute;margin-left:68.95pt;margin-top:432.05pt;width:438pt;height:21pt;z-index:2517063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ItrTLwIAAFoEAAAOAAAAZHJzL2Uyb0RvYy54bWysVF1v2jAUfZ+0/2D5fQQYpF1EqFgrpklV&#10;WwmmPhvHgUiJr2cbEvbrd+wARd2epr2Y63tv7sc5x8zuuqZmB2VdRTrno8GQM6UlFZXe5vzHevnp&#10;ljPnhS5ETVrl/Kgcv5t//DBrTabGtKO6UJahiHZZa3K+895kSeLkTjXCDcgojWBJthEeV7tNCita&#10;VG/qZDwcpklLtjCWpHIO3oc+yOexflkq6Z/L0inP6pxjNh9PG89NOJP5TGRbK8yukqcxxD9M0YhK&#10;o+ml1IPwgu1t9UepppKWHJV+IKlJqCwrqeIO2GY0fLfNaieMirsAHGcuMLn/V1Y+HV4sq4qcT6ac&#10;adGAo7XqPPtKHYML+LTGZUhbGST6Dn7wfPY7OMPaXWmb8IuFGOJA+nhBN1STcE6n6TgdIiQRG6fp&#10;DWyUT96+Ntb5b4oaFoycW7AXQRWHR+f71HNKaKZpWdV1ZLDWrM15+nk6jB9cIihea/QIO/SzBst3&#10;my7ufNljQ8UR61nqBeKMXFaY4VE4/yIsFIGxoXL/jKOsCb3oZHG2I/vrb/6QD6IQ5ayFwnLufu6F&#10;VZzV3zUo/DKaTIIk42UyvRnjYq8jm+uI3jf3BBGP8J6MjGbI9/XZLC01r3gMi9AVIaEleufcn817&#10;3+sej0mqxSImQYRG+Ee9MjKUDqgGhNfdq7DmRIMHgU901qLI3rHR5/Z8LPaeyipSFXDuUT3BDwFH&#10;sk+PLbyQ63vMevtLmP8GAAD//wMAUEsDBBQABgAIAAAAIQATeZ3M4gAAAAwBAAAPAAAAZHJzL2Rv&#10;d25yZXYueG1sTI/BTsMwDIbvSLxDZCRuLOkGpStNp6nShITgsLELt7Tx2orEKU22FZ6e7ATH3/70&#10;+3OxmqxhJxx970hCMhPAkBqne2ol7N83dxkwHxRpZRyhhG/0sCqvrwqVa3emLZ52oWWxhHyuJHQh&#10;DDnnvunQKj9zA1LcHdxoVYhxbLke1TmWW8PnQqTcqp7ihU4NWHXYfO6OVsJLtXlT23pusx9TPb8e&#10;1sPX/uNBytubaf0ELOAU/mC46Ed1KKNT7Y6kPTMxLx6XEZWQpfcJsAshkkUc1RKWIk2AlwX//0T5&#10;CwAA//8DAFBLAQItABQABgAIAAAAIQC2gziS/gAAAOEBAAATAAAAAAAAAAAAAAAAAAAAAABbQ29u&#10;dGVudF9UeXBlc10ueG1sUEsBAi0AFAAGAAgAAAAhADj9If/WAAAAlAEAAAsAAAAAAAAAAAAAAAAA&#10;LwEAAF9yZWxzLy5yZWxzUEsBAi0AFAAGAAgAAAAhAEYi2tMvAgAAWgQAAA4AAAAAAAAAAAAAAAAA&#10;LgIAAGRycy9lMm9Eb2MueG1sUEsBAi0AFAAGAAgAAAAhABN5ncziAAAADAEAAA8AAAAAAAAAAAAA&#10;AAAAiQQAAGRycy9kb3ducmV2LnhtbFBLBQYAAAAABAAEAPMAAACYBQAAAAA=&#10;" filled="f" stroked="f" strokeweight=".5pt">
                <v:textbox>
                  <w:txbxContent>
                    <w:p w14:paraId="64AF9992" w14:textId="77777777" w:rsidR="0004740F" w:rsidRPr="007E57E7" w:rsidRDefault="0004740F" w:rsidP="0004740F">
                      <w:pPr>
                        <w:jc w:val="right"/>
                        <w:rPr>
                          <w:color w:val="FFFFFF" w:themeColor="background1"/>
                          <w:lang w:val="en-US"/>
                        </w:rPr>
                      </w:pPr>
                      <w:r w:rsidRPr="007E57E7">
                        <w:rPr>
                          <w:color w:val="FFFFFF" w:themeColor="background1"/>
                          <w:lang w:val="en-US"/>
                        </w:rPr>
                        <w:t>&lt;Photo caption: who, w</w:t>
                      </w:r>
                      <w:r>
                        <w:rPr>
                          <w:color w:val="FFFFFF" w:themeColor="background1"/>
                          <w:lang w:val="en-US"/>
                        </w:rPr>
                        <w:t>hat,</w:t>
                      </w:r>
                      <w:r w:rsidRPr="007E57E7">
                        <w:rPr>
                          <w:color w:val="FFFFFF" w:themeColor="background1"/>
                          <w:lang w:val="en-US"/>
                        </w:rPr>
                        <w:t xml:space="preserve"> where (Less than 20 words)&gt;</w:t>
                      </w:r>
                    </w:p>
                  </w:txbxContent>
                </v:textbox>
              </v:shape>
            </w:pict>
          </mc:Fallback>
        </mc:AlternateContent>
      </w:r>
      <w:r w:rsidR="00186F3C" w:rsidRPr="0004740F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705344" behindDoc="0" locked="0" layoutInCell="1" allowOverlap="1" wp14:anchorId="78A0AC5F" wp14:editId="4FFB222D">
                <wp:simplePos x="0" y="0"/>
                <wp:positionH relativeFrom="column">
                  <wp:posOffset>5677535</wp:posOffset>
                </wp:positionH>
                <wp:positionV relativeFrom="paragraph">
                  <wp:posOffset>4014470</wp:posOffset>
                </wp:positionV>
                <wp:extent cx="1440180" cy="231140"/>
                <wp:effectExtent l="0" t="0" r="0" b="0"/>
                <wp:wrapNone/>
                <wp:docPr id="44" name="Text Box 4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440180" cy="23114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AA34589" w14:textId="77777777" w:rsidR="0004740F" w:rsidRPr="0030565A" w:rsidRDefault="0004740F" w:rsidP="0004740F">
                            <w:pPr>
                              <w:rPr>
                                <w:color w:val="FFFFFF" w:themeColor="background1"/>
                                <w:sz w:val="12"/>
                                <w:szCs w:val="12"/>
                                <w:lang w:val="en-US"/>
                              </w:rPr>
                            </w:pPr>
                            <w:r w:rsidRPr="0030565A">
                              <w:rPr>
                                <w:color w:val="FFFFFF" w:themeColor="background1"/>
                                <w:sz w:val="12"/>
                                <w:szCs w:val="12"/>
                                <w:lang w:val="en-US"/>
                              </w:rPr>
                              <w:t>Photo credit: &lt;Name/Organization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A0AC5F" id="Text Box 44" o:spid="_x0000_s1028" type="#_x0000_t202" style="position:absolute;margin-left:447.05pt;margin-top:316.1pt;width:113.4pt;height:18.2pt;rotation:-90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XBNUNgIAAGkEAAAOAAAAZHJzL2Uyb0RvYy54bWysVFFv2jAQfp+0/2D5fYRQyjpEqFgrpkmo&#10;rQRTn43jQKTE59mGhP36fXYIRd2epvFgne8un+++747ZfVtX7KisK0lnPB0MOVNaUl7qXcZ/bJaf&#10;7jhzXuhcVKRVxk/K8fv5xw+zxkzViPZU5coygGg3bUzG996baZI4uVe1cAMySiNYkK2Fx9XuktyK&#10;Buh1lYyGw0nSkM2NJamcg/exC/J5xC8KJf1zUTjlWZVx1ObjaeO5DWcyn4npzgqzL+W5DPEPVdSi&#10;1Hj0AvUovGAHW/4BVZfSkqPCDyTVCRVFKVXsAd2kw3fdrPfCqNgLyHHmQpP7f7Dy6fhiWZlnfDzm&#10;TIsaGm1U69lXahlc4Kcxboq0tUGib+GHzr3fwRnabgtbM0ugN51AFvwiG+iPIR3Eny5kB3AZMMbj&#10;YXqHkERsdJOm46hG0oEFUGOd/6aoZsHIuIWYEVUcV86jMKT2KSFd07KsqihopVmT8cnNbVfGJYIv&#10;Ko0PQ0td6cHy7baNFIz6traUn9BtbAgVOiOXJWpYCedfhMWAwImh9884iorwFp0tzvZkf/3NH/Kh&#10;G6KcNRi4jLufB2EVZ9V3DUW/BEIwofEyvv08wsVeR7bXEX2oHwgzncbqohnyfdWbhaX6FbuxCK8i&#10;JLTE2xn3vfnguzXAbkm1WMQkzKQRfqXXRgboXoRN+yqsOcvgIeAT9aMppu/U6HI7PRYHT0UZpQo8&#10;d6ye6cc8RwXPuxcW5voes97+Iea/AQAA//8DAFBLAwQUAAYACAAAACEAPlmZWOMAAAAMAQAADwAA&#10;AGRycy9kb3ducmV2LnhtbEyPTUvDQBCG74L/YRnBm900oc2HmZQiSPHgoVHQ4yYZk2h2NmS3beqv&#10;7/akx2Ee3vd5882sB3GkyfaGEZaLAARxbZqeW4T3t+eHBIR1ihs1GCaEM1nYFLc3ucoac+I9HUvX&#10;Ch/CNlMInXNjJqWtO9LKLsxI7H9fZtLK+XNqZTOpkw/XgwyDYC216tk3dGqkp47qn/KgEb61rdLk&#10;l5Yf291Zh6/l5/iyM4j3d/P2EYSj2f3BcNX36lB4p8ocuLFiQEiTNPIowiqK/agrEYSrGESFEK+j&#10;BGSRy/8jigsAAAD//wMAUEsBAi0AFAAGAAgAAAAhALaDOJL+AAAA4QEAABMAAAAAAAAAAAAAAAAA&#10;AAAAAFtDb250ZW50X1R5cGVzXS54bWxQSwECLQAUAAYACAAAACEAOP0h/9YAAACUAQAACwAAAAAA&#10;AAAAAAAAAAAvAQAAX3JlbHMvLnJlbHNQSwECLQAUAAYACAAAACEAIlwTVDYCAABpBAAADgAAAAAA&#10;AAAAAAAAAAAuAgAAZHJzL2Uyb0RvYy54bWxQSwECLQAUAAYACAAAACEAPlmZWOMAAAAMAQAADwAA&#10;AAAAAAAAAAAAAACQBAAAZHJzL2Rvd25yZXYueG1sUEsFBgAAAAAEAAQA8wAAAKAFAAAAAA==&#10;" filled="f" stroked="f" strokeweight=".5pt">
                <v:textbox>
                  <w:txbxContent>
                    <w:p w14:paraId="7AA34589" w14:textId="77777777" w:rsidR="0004740F" w:rsidRPr="0030565A" w:rsidRDefault="0004740F" w:rsidP="0004740F">
                      <w:pPr>
                        <w:rPr>
                          <w:color w:val="FFFFFF" w:themeColor="background1"/>
                          <w:sz w:val="12"/>
                          <w:szCs w:val="12"/>
                          <w:lang w:val="en-US"/>
                        </w:rPr>
                      </w:pPr>
                      <w:r w:rsidRPr="0030565A">
                        <w:rPr>
                          <w:color w:val="FFFFFF" w:themeColor="background1"/>
                          <w:sz w:val="12"/>
                          <w:szCs w:val="12"/>
                          <w:lang w:val="en-US"/>
                        </w:rPr>
                        <w:t>Photo credit: &lt;Name/Organization&gt;</w:t>
                      </w:r>
                    </w:p>
                  </w:txbxContent>
                </v:textbox>
              </v:shape>
            </w:pict>
          </mc:Fallback>
        </mc:AlternateContent>
      </w:r>
      <w:r w:rsidR="00186F3C" w:rsidRPr="00173F5A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26F055C1" wp14:editId="2414B45C">
                <wp:simplePos x="0" y="0"/>
                <wp:positionH relativeFrom="column">
                  <wp:posOffset>29182</wp:posOffset>
                </wp:positionH>
                <wp:positionV relativeFrom="paragraph">
                  <wp:posOffset>5853430</wp:posOffset>
                </wp:positionV>
                <wp:extent cx="2707837" cy="130810"/>
                <wp:effectExtent l="0" t="0" r="0" b="8890"/>
                <wp:wrapNone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07837" cy="13081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458B1D8" w14:textId="423DF4C5" w:rsidR="00186F3C" w:rsidRPr="00186F3C" w:rsidRDefault="00186F3C" w:rsidP="00186F3C">
                            <w:pPr>
                              <w:rPr>
                                <w:color w:val="FFFFFF" w:themeColor="background1"/>
                                <w:sz w:val="18"/>
                                <w:szCs w:val="18"/>
                                <w:lang w:val="en-US"/>
                              </w:rPr>
                            </w:pPr>
                            <w:r w:rsidRPr="00186F3C">
                              <w:rPr>
                                <w:color w:val="FFFFFF" w:themeColor="background1"/>
                                <w:sz w:val="18"/>
                                <w:szCs w:val="18"/>
                                <w:lang w:val="en-US"/>
                              </w:rPr>
                              <w:t>&lt;Insert title</w:t>
                            </w:r>
                            <w:r w:rsidRPr="00186F3C">
                              <w:rPr>
                                <w:color w:val="FFFFFF" w:themeColor="background1"/>
                                <w:sz w:val="18"/>
                                <w:szCs w:val="18"/>
                              </w:rPr>
                              <w:t>, document type, e.g. DRAFT</w:t>
                            </w:r>
                            <w:r w:rsidRPr="00186F3C">
                              <w:rPr>
                                <w:color w:val="FFFFFF" w:themeColor="background1"/>
                                <w:sz w:val="18"/>
                                <w:szCs w:val="18"/>
                                <w:lang w:val="en-US"/>
                              </w:rPr>
                              <w:t>&gt;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6F055C1" id="Text Box 30" o:spid="_x0000_s1029" type="#_x0000_t202" style="position:absolute;margin-left:2.3pt;margin-top:460.9pt;width:213.2pt;height:10.3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JgCOJgIAAEoEAAAOAAAAZHJzL2Uyb0RvYy54bWysVE2P2jAQvVfqf7B8LwmgLigirOiuqCqh&#10;3ZWg2rNxHIiUeFzbkNBf32eHsNW2p6oXM5kvz3vzzOK+a2p2VtZVpHM+HqWcKS2pqPQh5993609z&#10;zpwXuhA1aZXzi3L8fvnxw6I1mZrQkepCWYYm2mWtyfnRe5MliZNH1Qg3IqM0giXZRnh82kNSWNGi&#10;e1MnkzS9S1qyhbEklXPwPvZBvoz9y1JJ/1yWTnlW5xyz+XjaeO7DmSwXIjtYYY6VvI4h/mGKRlQa&#10;l95aPQov2MlWf7RqKmnJUelHkpqEyrKSKmIAmnH6Ds32KIyKWECOMzea3P9rK5/OL5ZVRc6noEeL&#10;Bjvaqc6zL9QxuMBPa1yGtK1Bou/gx54Hv4MzwO5K24RfAGKIo9Xlxm7oJuGczNLZfDrjTCI2nqbz&#10;cWyfvFUb6/xXRQ0LRs4tthdJFeeN85gEqUNKuEzTuqrruMFaszbnd9PPaSy4RVBRaxQGDP2swfLd&#10;vusxDzj2VFwAz1IvEGfkusIMG+H8i7BQBBBB5f4ZR1kT7qKrxdmR7M+/+UM+FoUoZy0UlnP34ySs&#10;4qz+prHCIMfBsIOxHwx9ah4Ioh3j/RgZTRRYXw9maal5hfhX4RaEhJa4K+d+MB98r3M8HqlWq5gE&#10;0RnhN3prZGgdWAyM7rpXYc2Vdo+FPdGgPZG9Y7/P7flfnTyVVVxN4LVn8Uo3BBs3dn1c4UX8/h2z&#10;3v4Clr8AAAD//wMAUEsDBBQABgAIAAAAIQBNUbRC3gAAAAkBAAAPAAAAZHJzL2Rvd25yZXYueG1s&#10;TI9LT8MwEITvSPwHa5G4USchqiDEqRCPG8+2SHBzkiWJsNeR7aTh37Oc4Lgzo9n5ys1ijZjRh8GR&#10;gnSVgEBqXDtQp2C/uz+7ABGiplYbR6jgGwNsquOjUhetO9ArztvYCS6hUGgFfYxjIWVoerQ6rNyI&#10;xN6n81ZHPn0nW68PXG6NzJJkLa0eiD/0esSbHpuv7WQVmPfgH+okfsy33WN8eZbT2136pNTpyXJ9&#10;BSLiEv/C8Dufp0PFm2o3URuEUZCvOajgMkuZgP38PGW2mpU8y0FWpfxPUP0AAAD//wMAUEsBAi0A&#10;FAAGAAgAAAAhALaDOJL+AAAA4QEAABMAAAAAAAAAAAAAAAAAAAAAAFtDb250ZW50X1R5cGVzXS54&#10;bWxQSwECLQAUAAYACAAAACEAOP0h/9YAAACUAQAACwAAAAAAAAAAAAAAAAAvAQAAX3JlbHMvLnJl&#10;bHNQSwECLQAUAAYACAAAACEAdiYAjiYCAABKBAAADgAAAAAAAAAAAAAAAAAuAgAAZHJzL2Uyb0Rv&#10;Yy54bWxQSwECLQAUAAYACAAAACEATVG0Qt4AAAAJAQAADwAAAAAAAAAAAAAAAACABAAAZHJzL2Rv&#10;d25yZXYueG1sUEsFBgAAAAAEAAQA8wAAAIsFAAAAAA==&#10;" filled="f" stroked="f" strokeweight=".5pt">
                <v:textbox inset="0,0,0,0">
                  <w:txbxContent>
                    <w:p w14:paraId="7458B1D8" w14:textId="423DF4C5" w:rsidR="00186F3C" w:rsidRPr="00186F3C" w:rsidRDefault="00186F3C" w:rsidP="00186F3C">
                      <w:pPr>
                        <w:rPr>
                          <w:color w:val="FFFFFF" w:themeColor="background1"/>
                          <w:sz w:val="18"/>
                          <w:szCs w:val="18"/>
                          <w:lang w:val="en-US"/>
                        </w:rPr>
                      </w:pPr>
                      <w:r w:rsidRPr="00186F3C">
                        <w:rPr>
                          <w:color w:val="FFFFFF" w:themeColor="background1"/>
                          <w:sz w:val="18"/>
                          <w:szCs w:val="18"/>
                          <w:lang w:val="en-US"/>
                        </w:rPr>
                        <w:t>&lt;Insert title</w:t>
                      </w:r>
                      <w:r w:rsidRPr="00186F3C">
                        <w:rPr>
                          <w:color w:val="FFFFFF" w:themeColor="background1"/>
                          <w:sz w:val="18"/>
                          <w:szCs w:val="18"/>
                        </w:rPr>
                        <w:t>, document type, e.g. DRAFT</w:t>
                      </w:r>
                      <w:r w:rsidRPr="00186F3C">
                        <w:rPr>
                          <w:color w:val="FFFFFF" w:themeColor="background1"/>
                          <w:sz w:val="18"/>
                          <w:szCs w:val="18"/>
                          <w:lang w:val="en-US"/>
                        </w:rPr>
                        <w:t>&gt;</w:t>
                      </w:r>
                    </w:p>
                  </w:txbxContent>
                </v:textbox>
              </v:shape>
            </w:pict>
          </mc:Fallback>
        </mc:AlternateContent>
      </w:r>
      <w:r w:rsidR="0004740F"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30382693" wp14:editId="4BBD64D4">
                <wp:simplePos x="0" y="0"/>
                <wp:positionH relativeFrom="column">
                  <wp:posOffset>6666230</wp:posOffset>
                </wp:positionH>
                <wp:positionV relativeFrom="paragraph">
                  <wp:posOffset>6468110</wp:posOffset>
                </wp:positionV>
                <wp:extent cx="199390" cy="228600"/>
                <wp:effectExtent l="0" t="0" r="0" b="0"/>
                <wp:wrapNone/>
                <wp:docPr id="26" name="Text Box 2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9390" cy="2286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84AD3A6" w14:textId="77777777" w:rsidR="0004740F" w:rsidRPr="00055CF3" w:rsidRDefault="0004740F" w:rsidP="006F5120">
                            <w:pPr>
                              <w:pStyle w:val="Heading1"/>
                            </w:pPr>
                            <w:bookmarkStart w:id="62" w:name="_Toc4488963"/>
                            <w:bookmarkStart w:id="63" w:name="_Toc4489107"/>
                            <w:bookmarkStart w:id="64" w:name="_Toc4503834"/>
                            <w:bookmarkStart w:id="65" w:name="_Toc4504106"/>
                            <w:bookmarkStart w:id="66" w:name="_Toc69215287"/>
                            <w:r>
                              <w:t>8</w:t>
                            </w:r>
                            <w:bookmarkEnd w:id="62"/>
                            <w:bookmarkEnd w:id="63"/>
                            <w:bookmarkEnd w:id="64"/>
                            <w:bookmarkEnd w:id="65"/>
                            <w:bookmarkEnd w:id="66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0382693" id="Text Box 26" o:spid="_x0000_s1030" type="#_x0000_t202" style="position:absolute;margin-left:524.9pt;margin-top:509.3pt;width:15.7pt;height:18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UdM/MAIAAFkEAAAOAAAAZHJzL2Uyb0RvYy54bWysVN9v2jAQfp+0/8Hy+0hIKSsRoWKtmCah&#10;thJUfTaOTSLFPs82JOyv39khFHV7mvbinO+X777vLvP7TjXkKKyrQRd0PEopEZpDWet9QV+3qy93&#10;lDjPdMka0KKgJ+Ho/eLzp3lrcpFBBU0pLMEk2uWtKWjlvcmTxPFKKOZGYIRGowSrmMer3SelZS1m&#10;V02Spek0acGWxgIXzqH2sTfSRcwvpeD+WUonPGkKirX5eNp47sKZLOYs31tmqpqfy2D/UIVitcZH&#10;L6kemWfkYOs/UqmaW3Ag/YiDSkDKmovYA3YzTj90s6mYEbEXBMeZC0zu/6XlT8cXS+qyoNmUEs0U&#10;crQVnSffoCOoQnxa43J02xh09B3qkedB71AZ2u6kVeGLDRG0I9KnC7ohGw9Bs9nNDC0cTVl2N00j&#10;+sl7sLHOfxegSBAKapG8iCk7rp3HQtB1cAlvaVjVTRMJbDRpCzq9uU1jwMWCEY3GwNBCX2qQfLfr&#10;YsuToY0dlCfszkI/H87wVY01rJnzL8ziQGDZOOT+GQ/ZAL4FZ4mSCuyvv+mDP/KEVkpaHLCCup8H&#10;ZgUlzQ+NDM7Gk0mYyHiZ3H7N8GKvLbtriz6oB8AZHuM6GR7F4O+bQZQW1BvuwjK8iiamOb5dUD+I&#10;D74fe9wlLpbL6IQzaJhf643hIXVANSC87d6YNWcaPPL3BMMosvwDG71vz8fy4EHWkaqAc4/qGX6c&#10;38jgedfCglzfo9f7H2HxGwAA//8DAFBLAwQUAAYACAAAACEAk53PUeMAAAAPAQAADwAAAGRycy9k&#10;b3ducmV2LnhtbEyPwU7DMBBE70j8g7VI3KidqI1CGqeqIlVICA4tvXBz4m0SNV6H2G0DX49zgtuM&#10;djT7Jt9MpmdXHF1nSUK0EMCQaqs7aiQcP3ZPKTDnFWnVW0IJ3+hgU9zf5SrT9kZ7vB58w0IJuUxJ&#10;aL0fMs5d3aJRbmEHpHA72dEoH+zYcD2qWyg3PY+FSLhRHYUPrRqwbLE+Hy5Gwmu5e1f7KjbpT1++&#10;vJ22w9fxcyXl48O0XQPzOPm/MMz4AR2KwFTZC2nH+uDF8jmw+1lFaQJszog0ioFVs1otE+BFzv/v&#10;KH4BAAD//wMAUEsBAi0AFAAGAAgAAAAhALaDOJL+AAAA4QEAABMAAAAAAAAAAAAAAAAAAAAAAFtD&#10;b250ZW50X1R5cGVzXS54bWxQSwECLQAUAAYACAAAACEAOP0h/9YAAACUAQAACwAAAAAAAAAAAAAA&#10;AAAvAQAAX3JlbHMvLnJlbHNQSwECLQAUAAYACAAAACEAIVHTPzACAABZBAAADgAAAAAAAAAAAAAA&#10;AAAuAgAAZHJzL2Uyb0RvYy54bWxQSwECLQAUAAYACAAAACEAk53PUeMAAAAPAQAADwAAAAAAAAAA&#10;AAAAAACKBAAAZHJzL2Rvd25yZXYueG1sUEsFBgAAAAAEAAQA8wAAAJoFAAAAAA==&#10;" filled="f" stroked="f" strokeweight=".5pt">
                <v:textbox>
                  <w:txbxContent>
                    <w:p w14:paraId="584AD3A6" w14:textId="77777777" w:rsidR="0004740F" w:rsidRPr="00055CF3" w:rsidRDefault="0004740F" w:rsidP="006F5120">
                      <w:pPr>
                        <w:pStyle w:val="Heading1"/>
                      </w:pPr>
                      <w:bookmarkStart w:id="67" w:name="_Toc4488963"/>
                      <w:bookmarkStart w:id="68" w:name="_Toc4489107"/>
                      <w:bookmarkStart w:id="69" w:name="_Toc4503834"/>
                      <w:bookmarkStart w:id="70" w:name="_Toc4504106"/>
                      <w:bookmarkStart w:id="71" w:name="_Toc69215287"/>
                      <w:r>
                        <w:t>8</w:t>
                      </w:r>
                      <w:bookmarkEnd w:id="67"/>
                      <w:bookmarkEnd w:id="68"/>
                      <w:bookmarkEnd w:id="69"/>
                      <w:bookmarkEnd w:id="70"/>
                      <w:bookmarkEnd w:id="71"/>
                    </w:p>
                  </w:txbxContent>
                </v:textbox>
              </v:shape>
            </w:pict>
          </mc:Fallback>
        </mc:AlternateContent>
      </w:r>
      <w:r w:rsidR="0004740F" w:rsidRPr="00055CF3">
        <w:rPr>
          <w:noProof/>
          <w:lang w:val="en-MY" w:eastAsia="en-MY" w:bidi="ar-SA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CB38D10" wp14:editId="3BD1FFBE">
                <wp:simplePos x="0" y="0"/>
                <wp:positionH relativeFrom="column">
                  <wp:posOffset>7015037</wp:posOffset>
                </wp:positionH>
                <wp:positionV relativeFrom="paragraph">
                  <wp:posOffset>7317743</wp:posOffset>
                </wp:positionV>
                <wp:extent cx="1279621" cy="213360"/>
                <wp:effectExtent l="0" t="0" r="0" b="0"/>
                <wp:wrapNone/>
                <wp:docPr id="16" name="Text Box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 rot="16200000">
                          <a:off x="0" y="0"/>
                          <a:ext cx="1279621" cy="21336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9A679DF" w14:textId="77777777" w:rsidR="0004740F" w:rsidRPr="00B47A6D" w:rsidRDefault="0004740F" w:rsidP="006F5120">
                            <w:pPr>
                              <w:pStyle w:val="Heading1"/>
                            </w:pPr>
                            <w:bookmarkStart w:id="72" w:name="_Toc4488966"/>
                            <w:bookmarkStart w:id="73" w:name="_Toc4489110"/>
                            <w:bookmarkStart w:id="74" w:name="_Toc4503837"/>
                            <w:bookmarkStart w:id="75" w:name="_Toc4504109"/>
                            <w:bookmarkStart w:id="76" w:name="_Toc69215288"/>
                            <w:r w:rsidRPr="00B47A6D">
                              <w:t>Photo credit:</w:t>
                            </w:r>
                            <w:bookmarkEnd w:id="72"/>
                            <w:bookmarkEnd w:id="73"/>
                            <w:bookmarkEnd w:id="74"/>
                            <w:bookmarkEnd w:id="75"/>
                            <w:bookmarkEnd w:id="76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CB38D10" id="Text Box 16" o:spid="_x0000_s1031" type="#_x0000_t202" style="position:absolute;margin-left:552.35pt;margin-top:576.2pt;width:100.75pt;height:16.8pt;rotation:-90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UGvNwIAAGkEAAAOAAAAZHJzL2Uyb0RvYy54bWysVF2P2jAQfK/U/2D5vYTv6yHCid6JqhK6&#10;OwmqezaOA5ESr2sbEvrrO3YIRdc+VeXBsncn492ZNfOHpirZSVlXkE75oNfnTGlJWaH3Kf++XX36&#10;zJnzQmeiJK1SflaOPyw+fpjXZqaGdKAyU5aBRLtZbVJ+8N7MksTJg6qE65FRGsmcbCU8jnafZFbU&#10;YK/KZNjvT5OabGYsSeUcok9tki8if54r6V/y3CnPypSjNh9XG9ddWJPFXMz2VphDIS9liH+oohKF&#10;xqVXqifhBTva4g+qqpCWHOW+J6lKKM8LqWIP6GbQf9fN5iCMir1AHGeuMrn/RyufT6+WFRm8m3Km&#10;RQWPtqrx7As1DCHoUxs3A2xjAPQN4sB2cYdgaLvJbcUsQd7BFLbgF9VAfwxwCH++ih3IZeAY3t1P&#10;hwPOJHLDwWg0jW4kLVkgNdb5r4oqFjYptzAzsorT2nkUBmgHCXBNq6Iso6GlZnXKp6NJW8Y1gy9K&#10;jQ9DS23pYeebXRMlmHRt7Sg7o9vYEIp3Rq4K1LAWzr8KiwFBEEPvX7DkJeEuuuw4O5D9+bd4wMM3&#10;ZDmrMXApdz+OwirOym8ajt4PxuMwofEwntwNcbC3md1tRh+rR8JMQz9UF7cB78tum1uq3vA2luFW&#10;pISWuDvlvts++vYZ4G1JtVxGEGbSCL/WGyMDdWfCtnkT1lxs8DDwmbrRFLN3brTY1o/l0VNeRKuC&#10;zq2qF/kxz9HBy9sLD+b2HFG//yEWvwAAAP//AwBQSwMEFAAGAAgAAAAhAOPAVqXiAAAADwEAAA8A&#10;AABkcnMvZG93bnJldi54bWxMj8FOwzAQRO9I/IO1SNyok4CCk8apKiRUceBAQKJHJ16SQGxHsdum&#10;fD2bU7nNaJ9mZ4rNbAZ2xMn3zkqIVxEwtI3TvW0lfLw/3wlgPiir1eAsSjijh015fVWoXLuTfcNj&#10;FVpGIdbnSkIXwphz7psOjfIrN6Kl25ebjApkp5brSZ0o3Aw8iaKUG9Vb+tCpEZ86bH6qg5HwbXyd&#10;iV+MP7e7s0leq/34snNS3t7M2zWwgHO4wLDUp+pQUqfaHaz2bCAfC/FILKkoFQ/AFiZJkntg9aLS&#10;LANeFvz/jvIPAAD//wMAUEsBAi0AFAAGAAgAAAAhALaDOJL+AAAA4QEAABMAAAAAAAAAAAAAAAAA&#10;AAAAAFtDb250ZW50X1R5cGVzXS54bWxQSwECLQAUAAYACAAAACEAOP0h/9YAAACUAQAACwAAAAAA&#10;AAAAAAAAAAAvAQAAX3JlbHMvLnJlbHNQSwECLQAUAAYACAAAACEAVgFBrzcCAABpBAAADgAAAAAA&#10;AAAAAAAAAAAuAgAAZHJzL2Uyb0RvYy54bWxQSwECLQAUAAYACAAAACEA48BWpeIAAAAPAQAADwAA&#10;AAAAAAAAAAAAAACRBAAAZHJzL2Rvd25yZXYueG1sUEsFBgAAAAAEAAQA8wAAAKAFAAAAAA==&#10;" filled="f" stroked="f" strokeweight=".5pt">
                <v:textbox>
                  <w:txbxContent>
                    <w:p w14:paraId="49A679DF" w14:textId="77777777" w:rsidR="0004740F" w:rsidRPr="00B47A6D" w:rsidRDefault="0004740F" w:rsidP="006F5120">
                      <w:pPr>
                        <w:pStyle w:val="Heading1"/>
                      </w:pPr>
                      <w:bookmarkStart w:id="77" w:name="_Toc4488966"/>
                      <w:bookmarkStart w:id="78" w:name="_Toc4489110"/>
                      <w:bookmarkStart w:id="79" w:name="_Toc4503837"/>
                      <w:bookmarkStart w:id="80" w:name="_Toc4504109"/>
                      <w:bookmarkStart w:id="81" w:name="_Toc69215288"/>
                      <w:r w:rsidRPr="00B47A6D">
                        <w:t>Photo credit:</w:t>
                      </w:r>
                      <w:bookmarkEnd w:id="77"/>
                      <w:bookmarkEnd w:id="78"/>
                      <w:bookmarkEnd w:id="79"/>
                      <w:bookmarkEnd w:id="80"/>
                      <w:bookmarkEnd w:id="81"/>
                    </w:p>
                  </w:txbxContent>
                </v:textbox>
              </v:shape>
            </w:pict>
          </mc:Fallback>
        </mc:AlternateContent>
      </w:r>
    </w:p>
    <w:p w14:paraId="646F7882" w14:textId="77777777" w:rsidR="003E69A7" w:rsidRDefault="00B409C6" w:rsidP="003E69A7">
      <w:pPr>
        <w:pStyle w:val="Heading1"/>
      </w:pPr>
      <w:bookmarkStart w:id="82" w:name="_Toc69215289"/>
      <w:r>
        <w:t>2</w:t>
      </w:r>
      <w:r w:rsidR="0004740F">
        <w:t xml:space="preserve">. </w:t>
      </w:r>
      <w:r w:rsidR="003E69A7" w:rsidRPr="0093641C">
        <w:t>AllocateMate</w:t>
      </w:r>
      <w:r w:rsidR="003E69A7">
        <w:t xml:space="preserve"> package</w:t>
      </w:r>
      <w:bookmarkEnd w:id="82"/>
    </w:p>
    <w:p w14:paraId="2D2840C3" w14:textId="627F8547" w:rsidR="003E69A7" w:rsidRDefault="003E69A7" w:rsidP="003E69A7">
      <w:pPr>
        <w:rPr>
          <w:b/>
        </w:rPr>
      </w:pPr>
      <w:r>
        <w:t>A</w:t>
      </w:r>
      <w:r w:rsidRPr="0036438C">
        <w:t xml:space="preserve">llocateMate is a R package </w:t>
      </w:r>
      <w:r>
        <w:rPr>
          <w:b/>
        </w:rPr>
        <w:fldChar w:fldCharType="begin"/>
      </w:r>
      <w:r>
        <w:instrText xml:space="preserve"> ADDIN EN.CITE &lt;EndNote&gt;&lt;Cite&gt;&lt;Author&gt;R Core Team&lt;/Author&gt;&lt;Year&gt;2020&lt;/Year&gt;&lt;RecNum&gt;6073&lt;/RecNum&gt;&lt;DisplayText&gt;(R Core Team, 2020)&lt;/DisplayText&gt;&lt;record&gt;&lt;rec-number&gt;6073&lt;/rec-number&gt;&lt;foreign-keys&gt;&lt;key app="EN" db-id="zd9rffffgf0ts3es0wcvpxaq0ppaa2ffa2xe" timestamp="1591921394"&gt;6073&lt;/key&gt;&lt;/foreign-keys&gt;&lt;ref-type name="Report"&gt;27&lt;/ref-type&gt;&lt;contributors&gt;&lt;authors&gt;&lt;author&gt;R Core Team,&lt;/author&gt;&lt;/authors&gt;&lt;/contributors&gt;&lt;titles&gt;&lt;title&gt;R: A language and environment for statistical computing&lt;/title&gt;&lt;/titles&gt;&lt;dates&gt;&lt;year&gt;2020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>
        <w:rPr>
          <w:b/>
        </w:rPr>
        <w:fldChar w:fldCharType="separate"/>
      </w:r>
      <w:r>
        <w:rPr>
          <w:noProof/>
        </w:rPr>
        <w:t>(R Core Team, 2020)</w:t>
      </w:r>
      <w:r>
        <w:rPr>
          <w:b/>
        </w:rPr>
        <w:fldChar w:fldCharType="end"/>
      </w:r>
      <w:r w:rsidRPr="0036438C">
        <w:t xml:space="preserve"> comprised of two primary functions: </w:t>
      </w:r>
      <w:r w:rsidRPr="0036438C">
        <w:rPr>
          <w:i/>
        </w:rPr>
        <w:t>allocate.mate.ped</w:t>
      </w:r>
      <w:r w:rsidRPr="0036438C">
        <w:t xml:space="preserve"> and </w:t>
      </w:r>
      <w:r w:rsidRPr="0036438C">
        <w:rPr>
          <w:i/>
        </w:rPr>
        <w:t>allocate.mate.H</w:t>
      </w:r>
      <w:r>
        <w:t xml:space="preserve">.   These functions </w:t>
      </w:r>
      <w:r w:rsidRPr="0036438C">
        <w:t>allocat</w:t>
      </w:r>
      <w:r>
        <w:t>e</w:t>
      </w:r>
      <w:r w:rsidRPr="0036438C">
        <w:t xml:space="preserve"> parents to mating pairs</w:t>
      </w:r>
      <w:r>
        <w:t xml:space="preserve"> </w:t>
      </w:r>
      <w:r w:rsidRPr="004C583D">
        <w:t xml:space="preserve">based on genetic relationships provided </w:t>
      </w:r>
      <w:r w:rsidR="00987CDB">
        <w:t xml:space="preserve">by the user </w:t>
      </w:r>
      <w:r w:rsidRPr="004C583D">
        <w:t xml:space="preserve">in the form a </w:t>
      </w:r>
      <w:r w:rsidR="00987CDB">
        <w:t>pedigree file (</w:t>
      </w:r>
      <w:r w:rsidRPr="004C583D">
        <w:rPr>
          <w:i/>
        </w:rPr>
        <w:t>allocate.mate.ped</w:t>
      </w:r>
      <w:r w:rsidR="00987CDB">
        <w:t xml:space="preserve">) </w:t>
      </w:r>
      <w:r w:rsidRPr="004C583D">
        <w:t xml:space="preserve">or a relationship matrix </w:t>
      </w:r>
      <w:r w:rsidR="00987CDB">
        <w:t>(</w:t>
      </w:r>
      <w:r w:rsidRPr="004C583D">
        <w:rPr>
          <w:i/>
        </w:rPr>
        <w:t>allocate.mate.H</w:t>
      </w:r>
      <w:r w:rsidR="00987CDB">
        <w:t>).</w:t>
      </w:r>
      <w:r w:rsidRPr="004C583D">
        <w:t xml:space="preserve">  </w:t>
      </w:r>
      <w:r w:rsidR="00CD10C9">
        <w:t>These functions generate mating lists</w:t>
      </w:r>
      <w:r w:rsidRPr="004C583D">
        <w:t>:</w:t>
      </w:r>
    </w:p>
    <w:p w14:paraId="7C4931EF" w14:textId="72E950A3" w:rsidR="003E69A7" w:rsidRPr="009F0CA1" w:rsidRDefault="003E69A7" w:rsidP="003E69A7">
      <w:pPr>
        <w:pStyle w:val="ListParagraph"/>
        <w:numPr>
          <w:ilvl w:val="0"/>
          <w:numId w:val="25"/>
        </w:numPr>
        <w:spacing w:after="160"/>
      </w:pPr>
      <w:r w:rsidRPr="0036438C">
        <w:t xml:space="preserve">to minimise </w:t>
      </w:r>
      <w:r w:rsidRPr="004C583D">
        <w:t xml:space="preserve">the average </w:t>
      </w:r>
      <w:r w:rsidR="009F0CA1">
        <w:t xml:space="preserve">Wright’s </w:t>
      </w:r>
      <w:r w:rsidR="009F0CA1" w:rsidRPr="009F0CA1">
        <w:t>inbreeding coefficient (</w:t>
      </w:r>
      <w:r w:rsidRPr="009F0CA1">
        <w:rPr>
          <w:i/>
          <w:lang w:val="en-US"/>
        </w:rPr>
        <w:t>F</w:t>
      </w:r>
      <w:r w:rsidR="009F0CA1" w:rsidRPr="009F0CA1">
        <w:rPr>
          <w:lang w:val="en-US"/>
        </w:rPr>
        <w:t>)</w:t>
      </w:r>
      <w:r w:rsidRPr="009F0CA1">
        <w:t xml:space="preserve"> of progeny </w:t>
      </w:r>
      <w:r w:rsidRPr="009F0CA1">
        <w:fldChar w:fldCharType="begin"/>
      </w:r>
      <w:r w:rsidRPr="009F0CA1">
        <w:instrText xml:space="preserve"> ADDIN EN.CITE &lt;EndNote&gt;&lt;Cite&gt;&lt;Author&gt;Wright&lt;/Author&gt;&lt;Year&gt;1922&lt;/Year&gt;&lt;RecNum&gt;1978&lt;/RecNum&gt;&lt;DisplayText&gt;(Wright, 1922)&lt;/DisplayText&gt;&lt;record&gt;&lt;rec-number&gt;1978&lt;/rec-number&gt;&lt;foreign-keys&gt;&lt;key app="EN" db-id="zd9rffffgf0ts3es0wcvpxaq0ppaa2ffa2xe" timestamp="1256516926"&gt;1978&lt;/key&gt;&lt;/foreign-keys&gt;&lt;ref-type name="Journal Article"&gt;17&lt;/ref-type&gt;&lt;contributors&gt;&lt;authors&gt;&lt;author&gt;Wright, S.&lt;/author&gt;&lt;/authors&gt;&lt;/contributors&gt;&lt;titles&gt;&lt;title&gt;Coefficients of inbreeding and relationship&lt;/title&gt;&lt;secondary-title&gt;American Naturalist&lt;/secondary-title&gt;&lt;/titles&gt;&lt;periodical&gt;&lt;full-title&gt;American Naturalist&lt;/full-title&gt;&lt;abbr-1&gt;Am Nat&lt;/abbr-1&gt;&lt;abbr-2&gt;Am. Nat.&lt;/abbr-2&gt;&lt;/periodical&gt;&lt;pages&gt;330-338&lt;/pages&gt;&lt;volume&gt;56&lt;/volume&gt;&lt;dates&gt;&lt;year&gt;1922&lt;/year&gt;&lt;/dates&gt;&lt;isbn&gt;0003-0147&lt;/isbn&gt;&lt;accession-num&gt;ISI:000200856800029&lt;/accession-num&gt;&lt;urls&gt;&lt;related-urls&gt;&lt;url&gt;&amp;lt;Go to ISI&amp;gt;://000200856800029&lt;/url&gt;&lt;/related-urls&gt;&lt;/urls&gt;&lt;language&gt;English&lt;/language&gt;&lt;/record&gt;&lt;/Cite&gt;&lt;/EndNote&gt;</w:instrText>
      </w:r>
      <w:r w:rsidRPr="009F0CA1">
        <w:fldChar w:fldCharType="separate"/>
      </w:r>
      <w:r w:rsidRPr="009F0CA1">
        <w:t>(Wright, 1922)</w:t>
      </w:r>
      <w:r w:rsidRPr="009F0CA1">
        <w:fldChar w:fldCharType="end"/>
      </w:r>
      <w:r w:rsidR="00DA31E8">
        <w:t>,</w:t>
      </w:r>
      <w:r w:rsidRPr="009F0CA1">
        <w:t xml:space="preserve"> using a linear programing approach </w:t>
      </w:r>
      <w:r w:rsidRPr="009F0CA1">
        <w:fldChar w:fldCharType="begin"/>
      </w:r>
      <w:r w:rsidRPr="009F0CA1">
        <w:instrText xml:space="preserve"> ADDIN EN.CITE &lt;EndNote&gt;&lt;Cite&gt;&lt;Author&gt;Berkelaar&lt;/Author&gt;&lt;Year&gt;2020&lt;/Year&gt;&lt;RecNum&gt;6244&lt;/RecNum&gt;&lt;DisplayText&gt;(Berkelaar, 2020)&lt;/DisplayText&gt;&lt;record&gt;&lt;rec-number&gt;6244&lt;/rec-number&gt;&lt;foreign-keys&gt;&lt;key app="EN" db-id="zd9rffffgf0ts3es0wcvpxaq0ppaa2ffa2xe" timestamp="1618284445"&gt;6244&lt;/key&gt;&lt;/foreign-keys&gt;&lt;ref-type name="Generic"&gt;13&lt;/ref-type&gt;&lt;contributors&gt;&lt;authors&gt;&lt;author&gt;Berkelaar, Michel&lt;/author&gt;&lt;/authors&gt;&lt;/contributors&gt;&lt;titles&gt;&lt;title&gt;Package ‘lpSolve’. Version 5.6.15&lt;/title&gt;&lt;/titles&gt;&lt;dates&gt;&lt;year&gt;2020&lt;/year&gt;&lt;/dates&gt;&lt;publisher&gt;CRAN. https://cran.uib.no/web/packages/lpSolve/lpSolve.pdf&lt;/publisher&gt;&lt;urls&gt;&lt;/urls&gt;&lt;/record&gt;&lt;/Cite&gt;&lt;/EndNote&gt;</w:instrText>
      </w:r>
      <w:r w:rsidRPr="009F0CA1">
        <w:fldChar w:fldCharType="separate"/>
      </w:r>
      <w:r w:rsidRPr="009F0CA1">
        <w:rPr>
          <w:noProof/>
        </w:rPr>
        <w:t>(Berkelaar, 2020)</w:t>
      </w:r>
      <w:r w:rsidRPr="009F0CA1">
        <w:fldChar w:fldCharType="end"/>
      </w:r>
      <w:r w:rsidRPr="009F0CA1">
        <w:t xml:space="preserve"> and assuming equal numbers of progeny </w:t>
      </w:r>
      <w:r w:rsidR="00DA31E8">
        <w:t>from each mating pair</w:t>
      </w:r>
      <w:r w:rsidRPr="009F0CA1">
        <w:t xml:space="preserve">, or </w:t>
      </w:r>
    </w:p>
    <w:p w14:paraId="1F0D8767" w14:textId="56C38754" w:rsidR="003E69A7" w:rsidRPr="009F0CA1" w:rsidRDefault="003E69A7" w:rsidP="003E69A7">
      <w:pPr>
        <w:pStyle w:val="ListParagraph"/>
        <w:numPr>
          <w:ilvl w:val="0"/>
          <w:numId w:val="25"/>
        </w:numPr>
        <w:spacing w:after="160"/>
      </w:pPr>
      <w:r w:rsidRPr="009F0CA1">
        <w:t xml:space="preserve">according to assortative mating principles </w:t>
      </w:r>
      <w:r w:rsidR="00DA31E8" w:rsidRPr="009F0CA1">
        <w:fldChar w:fldCharType="begin"/>
      </w:r>
      <w:r w:rsidR="00DA31E8" w:rsidRPr="009F0CA1">
        <w:instrText xml:space="preserve"> ADDIN EN.CITE &lt;EndNote&gt;&lt;Cite&gt;&lt;Author&gt;Saura&lt;/Author&gt;&lt;Year&gt;2017&lt;/Year&gt;&lt;RecNum&gt;3074&lt;/RecNum&gt;&lt;DisplayText&gt;(Saura et al., 2017)&lt;/DisplayText&gt;&lt;record&gt;&lt;rec-number&gt;3074&lt;/rec-number&gt;&lt;foreign-keys&gt;&lt;key app="EN" db-id="zd9rffffgf0ts3es0wcvpxaq0ppaa2ffa2xe" timestamp="1506556788"&gt;3074&lt;/key&gt;&lt;/foreign-keys&gt;&lt;ref-type name="Journal Article"&gt;17&lt;/ref-type&gt;&lt;contributors&gt;&lt;authors&gt;&lt;author&gt;Saura, M. &lt;/author&gt;&lt;author&gt;Villanueva, B. &lt;/author&gt;&lt;author&gt;Fernández, J.&lt;/author&gt;&lt;author&gt;Toro, M.A.&lt;/author&gt;&lt;/authors&gt;&lt;/contributors&gt;&lt;titles&gt;&lt;title&gt;Effect of assortative mating on genetic gain and inbreeding in aquaculture selective breeding programs&lt;/title&gt;&lt;secondary-title&gt;Aquaculture&lt;/secondary-title&gt;&lt;/titles&gt;&lt;periodical&gt;&lt;full-title&gt;Aquaculture&lt;/full-title&gt;&lt;abbr-1&gt;Aquaculture&lt;/abbr-1&gt;&lt;abbr-2&gt;Aquaculture&lt;/abbr-2&gt;&lt;/periodical&gt;&lt;pages&gt;30-37&lt;/pages&gt;&lt;volume&gt;472&lt;/volume&gt;&lt;keywords&gt;&lt;keyword&gt;Assortative mating&lt;/keyword&gt;&lt;keyword&gt;Aquaculture&lt;/keyword&gt;&lt;keyword&gt;Between-family variance&lt;/keyword&gt;&lt;keyword&gt;Common environmental effect&lt;/keyword&gt;&lt;keyword&gt;Genetic gain&lt;/keyword&gt;&lt;keyword&gt;Inbreeding&lt;/keyword&gt;&lt;/keywords&gt;&lt;dates&gt;&lt;year&gt;2017&lt;/year&gt;&lt;/dates&gt;&lt;urls&gt;&lt;/urls&gt;&lt;electronic-resource-num&gt;10.1016/j.aquaculture.2016.05.013&lt;/electronic-resource-num&gt;&lt;/record&gt;&lt;/Cite&gt;&lt;/EndNote&gt;</w:instrText>
      </w:r>
      <w:r w:rsidR="00DA31E8" w:rsidRPr="009F0CA1">
        <w:fldChar w:fldCharType="separate"/>
      </w:r>
      <w:r w:rsidR="00DA31E8" w:rsidRPr="009F0CA1">
        <w:rPr>
          <w:noProof/>
        </w:rPr>
        <w:t>(Saura et al., 2017)</w:t>
      </w:r>
      <w:r w:rsidR="00DA31E8" w:rsidRPr="009F0CA1">
        <w:fldChar w:fldCharType="end"/>
      </w:r>
      <w:r w:rsidR="00DA31E8">
        <w:t xml:space="preserve"> </w:t>
      </w:r>
      <w:r w:rsidRPr="009F0CA1">
        <w:t xml:space="preserve">– that is, </w:t>
      </w:r>
      <w:r w:rsidR="00DA31E8">
        <w:t>parents with</w:t>
      </w:r>
      <w:r w:rsidRPr="009F0CA1">
        <w:t xml:space="preserve"> high </w:t>
      </w:r>
      <w:r w:rsidR="00DA31E8">
        <w:t>estimtated breeding values (</w:t>
      </w:r>
      <w:r w:rsidRPr="009F0CA1">
        <w:t>EBVs</w:t>
      </w:r>
      <w:r w:rsidR="00DA31E8">
        <w:t>)</w:t>
      </w:r>
      <w:r w:rsidRPr="009F0CA1">
        <w:t xml:space="preserve"> </w:t>
      </w:r>
      <w:r w:rsidR="00DA31E8">
        <w:t xml:space="preserve">are mated with other </w:t>
      </w:r>
      <w:r w:rsidR="00DA31E8">
        <w:t xml:space="preserve">parents </w:t>
      </w:r>
      <w:r w:rsidR="00DA31E8">
        <w:t xml:space="preserve">with </w:t>
      </w:r>
      <w:r w:rsidRPr="009F0CA1">
        <w:t>high EBVs</w:t>
      </w:r>
      <w:r w:rsidR="00DA31E8">
        <w:t xml:space="preserve"> and </w:t>
      </w:r>
      <w:r w:rsidR="00DA31E8">
        <w:t>parents with</w:t>
      </w:r>
      <w:r w:rsidR="00DA31E8" w:rsidRPr="009F0CA1">
        <w:t xml:space="preserve"> </w:t>
      </w:r>
      <w:r w:rsidR="00DA31E8">
        <w:t>low</w:t>
      </w:r>
      <w:r w:rsidR="00DA31E8" w:rsidRPr="009F0CA1">
        <w:t xml:space="preserve"> EBVs </w:t>
      </w:r>
      <w:r w:rsidR="00DA31E8">
        <w:t xml:space="preserve">are mated with other parents with </w:t>
      </w:r>
      <w:r w:rsidR="00DA31E8">
        <w:t>low</w:t>
      </w:r>
      <w:r w:rsidR="00DA31E8" w:rsidRPr="009F0CA1">
        <w:t xml:space="preserve"> EBVs</w:t>
      </w:r>
      <w:r w:rsidRPr="009F0CA1">
        <w:t xml:space="preserve">, </w:t>
      </w:r>
      <w:r w:rsidR="00CD10C9" w:rsidRPr="009F0CA1">
        <w:t xml:space="preserve">while </w:t>
      </w:r>
      <w:r w:rsidR="00DA31E8">
        <w:t>constraining the</w:t>
      </w:r>
      <w:r w:rsidRPr="009F0CA1">
        <w:t xml:space="preserve"> maximum level of </w:t>
      </w:r>
      <w:r w:rsidRPr="009F0CA1">
        <w:rPr>
          <w:i/>
        </w:rPr>
        <w:t>F</w:t>
      </w:r>
      <w:r w:rsidRPr="009F0CA1">
        <w:t xml:space="preserve"> in progeny.  </w:t>
      </w:r>
    </w:p>
    <w:p w14:paraId="65102B58" w14:textId="61795CA6" w:rsidR="003E69A7" w:rsidRDefault="00CD10C9" w:rsidP="003E69A7">
      <w:r>
        <w:t>Inputs, outputs and examples of use for the</w:t>
      </w:r>
      <w:r w:rsidR="003E69A7" w:rsidRPr="005B5925">
        <w:t xml:space="preserve"> </w:t>
      </w:r>
      <w:r w:rsidR="003E69A7" w:rsidRPr="005B5925">
        <w:rPr>
          <w:i/>
        </w:rPr>
        <w:t>allocate.mate.ped</w:t>
      </w:r>
      <w:r w:rsidR="003E69A7" w:rsidRPr="005B5925">
        <w:t xml:space="preserve"> and </w:t>
      </w:r>
      <w:r w:rsidR="003E69A7" w:rsidRPr="005B5925">
        <w:rPr>
          <w:i/>
        </w:rPr>
        <w:t>allocate.mate.H</w:t>
      </w:r>
      <w:r w:rsidR="003E69A7" w:rsidRPr="005B5925">
        <w:t xml:space="preserve"> </w:t>
      </w:r>
      <w:r w:rsidR="003E69A7" w:rsidRPr="004C583D">
        <w:t>functions</w:t>
      </w:r>
      <w:r w:rsidR="003E69A7">
        <w:rPr>
          <w:b/>
        </w:rPr>
        <w:t xml:space="preserve"> </w:t>
      </w:r>
      <w:r w:rsidR="003E69A7" w:rsidRPr="005B5925">
        <w:t xml:space="preserve">are detailed in </w:t>
      </w:r>
      <w:r w:rsidR="003E69A7">
        <w:t>Annex</w:t>
      </w:r>
      <w:r w:rsidR="003E69A7" w:rsidRPr="005B5925">
        <w:t xml:space="preserve"> 1 and </w:t>
      </w:r>
      <w:r w:rsidR="003E69A7">
        <w:t>Annex</w:t>
      </w:r>
      <w:r w:rsidR="003E69A7" w:rsidRPr="005B5925">
        <w:t xml:space="preserve"> 2.  </w:t>
      </w:r>
    </w:p>
    <w:p w14:paraId="43D8A4DE" w14:textId="77777777" w:rsidR="003E69A7" w:rsidRPr="005B5925" w:rsidRDefault="003E69A7" w:rsidP="003E69A7"/>
    <w:p w14:paraId="385BC043" w14:textId="376ED546" w:rsidR="003E69A7" w:rsidRPr="0093641C" w:rsidRDefault="003E69A7" w:rsidP="003E69A7">
      <w:pPr>
        <w:pStyle w:val="Heading1"/>
      </w:pPr>
      <w:bookmarkStart w:id="83" w:name="_Toc69215290"/>
      <w:r>
        <w:t xml:space="preserve">3. </w:t>
      </w:r>
      <w:r>
        <w:t>Installing AllocateMate</w:t>
      </w:r>
      <w:bookmarkEnd w:id="83"/>
    </w:p>
    <w:p w14:paraId="32EB9665" w14:textId="77777777" w:rsidR="003E69A7" w:rsidRDefault="003E69A7" w:rsidP="003E69A7">
      <w:pPr>
        <w:rPr>
          <w:b/>
        </w:rPr>
      </w:pPr>
      <w:r>
        <w:t xml:space="preserve">AllocateMate Version 1.0 is available at </w:t>
      </w:r>
      <w:hyperlink r:id="rId29" w:history="1">
        <w:r w:rsidRPr="00D87338">
          <w:rPr>
            <w:rStyle w:val="Hyperlink"/>
          </w:rPr>
          <w:t>https://github.com/mghamilton/AllocateMate</w:t>
        </w:r>
      </w:hyperlink>
      <w:r>
        <w:t xml:space="preserve"> </w:t>
      </w:r>
      <w:r w:rsidRPr="000A1AD5">
        <w:t>or for download as a .tar.</w:t>
      </w:r>
      <w:r>
        <w:t xml:space="preserve">gz </w:t>
      </w:r>
      <w:r>
        <w:rPr>
          <w:b/>
        </w:rPr>
        <w:t>‘</w:t>
      </w:r>
      <w:r w:rsidRPr="00570FE1">
        <w:t>source file</w:t>
      </w:r>
      <w:r>
        <w:rPr>
          <w:b/>
        </w:rPr>
        <w:t>’</w:t>
      </w:r>
      <w:r>
        <w:t xml:space="preserve"> (</w:t>
      </w:r>
      <w:r w:rsidRPr="00570FE1">
        <w:rPr>
          <w:highlight w:val="yellow"/>
        </w:rPr>
        <w:t>provide link</w:t>
      </w:r>
      <w:r>
        <w:t>).  To install the package from the .tar.gz source file:</w:t>
      </w:r>
    </w:p>
    <w:p w14:paraId="12F5622F" w14:textId="77777777" w:rsidR="003E69A7" w:rsidRPr="003E69A7" w:rsidRDefault="003E69A7" w:rsidP="003E69A7">
      <w:pPr>
        <w:pStyle w:val="ListParagraph"/>
        <w:numPr>
          <w:ilvl w:val="0"/>
          <w:numId w:val="26"/>
        </w:numPr>
        <w:rPr>
          <w:b/>
        </w:rPr>
      </w:pPr>
      <w:r>
        <w:t xml:space="preserve">use the </w:t>
      </w:r>
      <w:r w:rsidRPr="003E69A7">
        <w:rPr>
          <w:i/>
        </w:rPr>
        <w:t>install.packages</w:t>
      </w:r>
      <w:r>
        <w:t xml:space="preserve"> function</w:t>
      </w:r>
      <w:r w:rsidRPr="003E69A7">
        <w:rPr>
          <w:b/>
        </w:rPr>
        <w:t xml:space="preserve"> in R</w:t>
      </w:r>
      <w:r>
        <w:t xml:space="preserve"> – </w:t>
      </w:r>
      <w:r w:rsidRPr="00570FE1">
        <w:t>install.packages(</w:t>
      </w:r>
      <w:r w:rsidRPr="003E69A7">
        <w:rPr>
          <w:i/>
        </w:rPr>
        <w:t>path</w:t>
      </w:r>
      <w:r w:rsidRPr="003E69A7">
        <w:rPr>
          <w:b/>
          <w:i/>
        </w:rPr>
        <w:t>-</w:t>
      </w:r>
      <w:r w:rsidRPr="003E69A7">
        <w:rPr>
          <w:i/>
        </w:rPr>
        <w:t>to</w:t>
      </w:r>
      <w:r w:rsidRPr="003E69A7">
        <w:rPr>
          <w:b/>
          <w:i/>
        </w:rPr>
        <w:t>-</w:t>
      </w:r>
      <w:r w:rsidRPr="003E69A7">
        <w:rPr>
          <w:i/>
        </w:rPr>
        <w:t>source</w:t>
      </w:r>
      <w:r w:rsidRPr="003E69A7">
        <w:rPr>
          <w:b/>
          <w:i/>
        </w:rPr>
        <w:t>-file</w:t>
      </w:r>
      <w:r w:rsidRPr="000B7E62">
        <w:t>, r</w:t>
      </w:r>
      <w:r w:rsidRPr="00570FE1">
        <w:t>epos = NULL, type</w:t>
      </w:r>
      <w:r w:rsidRPr="003E69A7">
        <w:rPr>
          <w:b/>
        </w:rPr>
        <w:t xml:space="preserve"> </w:t>
      </w:r>
      <w:r w:rsidRPr="00570FE1">
        <w:t>=</w:t>
      </w:r>
      <w:r w:rsidRPr="003E69A7">
        <w:rPr>
          <w:b/>
        </w:rPr>
        <w:t xml:space="preserve"> </w:t>
      </w:r>
      <w:r w:rsidRPr="00570FE1">
        <w:t>"source")</w:t>
      </w:r>
      <w:r>
        <w:t>; or</w:t>
      </w:r>
    </w:p>
    <w:p w14:paraId="6AC44F1B" w14:textId="77777777" w:rsidR="003E69A7" w:rsidRDefault="003E69A7" w:rsidP="003E69A7">
      <w:pPr>
        <w:pStyle w:val="ListParagraph"/>
        <w:numPr>
          <w:ilvl w:val="0"/>
          <w:numId w:val="26"/>
        </w:numPr>
      </w:pPr>
      <w:proofErr w:type="gramStart"/>
      <w:r>
        <w:t>within</w:t>
      </w:r>
      <w:proofErr w:type="gramEnd"/>
      <w:r>
        <w:t xml:space="preserve"> R studio, go to </w:t>
      </w:r>
      <w:r w:rsidRPr="00570FE1">
        <w:t>Tools</w:t>
      </w:r>
      <w:r>
        <w:t xml:space="preserve"> -&gt; </w:t>
      </w:r>
      <w:r w:rsidRPr="00570FE1">
        <w:t>Install Packages</w:t>
      </w:r>
      <w:r>
        <w:t xml:space="preserve"> and then </w:t>
      </w:r>
      <w:r w:rsidRPr="0093641C">
        <w:t xml:space="preserve">set </w:t>
      </w:r>
      <w:r>
        <w:t>‘</w:t>
      </w:r>
      <w:r w:rsidRPr="0093641C">
        <w:t>Install From</w:t>
      </w:r>
      <w:r>
        <w:t>’ to</w:t>
      </w:r>
      <w:r w:rsidRPr="0093641C">
        <w:t xml:space="preserve"> </w:t>
      </w:r>
      <w:r>
        <w:t>‘</w:t>
      </w:r>
      <w:r w:rsidRPr="0093641C">
        <w:t>Package Archive File (.zip; .tar.gz)</w:t>
      </w:r>
      <w:r>
        <w:t xml:space="preserve">’ before browsing to </w:t>
      </w:r>
      <w:r w:rsidRPr="00621DF5">
        <w:t>find the downloaded .tar</w:t>
      </w:r>
      <w:r>
        <w:t xml:space="preserve">.gz file. </w:t>
      </w:r>
    </w:p>
    <w:p w14:paraId="633DDF9F" w14:textId="77777777" w:rsidR="003E69A7" w:rsidRDefault="003E69A7" w:rsidP="0004740F">
      <w:pPr>
        <w:pStyle w:val="BodyText"/>
      </w:pPr>
    </w:p>
    <w:p w14:paraId="24CC0F74" w14:textId="77777777" w:rsidR="003E69A7" w:rsidRDefault="003E69A7">
      <w:pPr>
        <w:spacing w:line="240" w:lineRule="auto"/>
        <w:rPr>
          <w:rFonts w:eastAsiaTheme="majorEastAsia" w:cstheme="majorBidi"/>
          <w:b/>
          <w:color w:val="0099CD" w:themeColor="text2"/>
          <w:sz w:val="40"/>
          <w:szCs w:val="32"/>
          <w:lang w:val="en-US"/>
        </w:rPr>
      </w:pPr>
      <w:r>
        <w:br w:type="page"/>
      </w:r>
      <w:bookmarkStart w:id="84" w:name="_GoBack"/>
      <w:bookmarkEnd w:id="84"/>
    </w:p>
    <w:p w14:paraId="4B3D5FE0" w14:textId="5A5C5F97" w:rsidR="0004740F" w:rsidRDefault="0004740F" w:rsidP="006F5120">
      <w:pPr>
        <w:pStyle w:val="Heading1"/>
      </w:pPr>
      <w:bookmarkStart w:id="85" w:name="_Toc69215291"/>
      <w:r>
        <w:lastRenderedPageBreak/>
        <w:t>References</w:t>
      </w:r>
      <w:bookmarkEnd w:id="85"/>
    </w:p>
    <w:p w14:paraId="18E31E37" w14:textId="778F8064" w:rsidR="00CD10C9" w:rsidRPr="000A1AD5" w:rsidRDefault="00F0769B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fldChar w:fldCharType="begin"/>
      </w:r>
      <w:r w:rsidRPr="000A1AD5">
        <w:rPr>
          <w:rFonts w:asciiTheme="minorHAnsi" w:hAnsiTheme="minorHAnsi" w:cstheme="minorHAnsi"/>
          <w:sz w:val="24"/>
          <w:szCs w:val="24"/>
        </w:rPr>
        <w:instrText xml:space="preserve"> ADDIN EN.REFLIST </w:instrText>
      </w:r>
      <w:r w:rsidRPr="000A1AD5">
        <w:rPr>
          <w:rFonts w:asciiTheme="minorHAnsi" w:hAnsiTheme="minorHAnsi" w:cstheme="minorHAnsi"/>
          <w:sz w:val="24"/>
          <w:szCs w:val="24"/>
        </w:rPr>
        <w:fldChar w:fldCharType="separate"/>
      </w:r>
      <w:r w:rsidR="00CD10C9" w:rsidRPr="000A1AD5">
        <w:rPr>
          <w:rFonts w:asciiTheme="minorHAnsi" w:hAnsiTheme="minorHAnsi" w:cstheme="minorHAnsi"/>
          <w:sz w:val="24"/>
          <w:szCs w:val="24"/>
        </w:rPr>
        <w:t xml:space="preserve">Berkelaar, M., 2020. Package ‘lpSolve’. Version 5.6.15. CRAN. </w:t>
      </w:r>
      <w:hyperlink r:id="rId30" w:history="1">
        <w:r w:rsidR="00CD10C9"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cran.uib.no/web/packages/lpSolve/lpSolve.pdf</w:t>
        </w:r>
      </w:hyperlink>
      <w:r w:rsidR="00CD10C9" w:rsidRPr="000A1AD5">
        <w:rPr>
          <w:rFonts w:asciiTheme="minorHAnsi" w:hAnsiTheme="minorHAnsi" w:cstheme="minorHAnsi"/>
          <w:sz w:val="24"/>
          <w:szCs w:val="24"/>
        </w:rPr>
        <w:t>.</w:t>
      </w:r>
    </w:p>
    <w:p w14:paraId="3BE420D3" w14:textId="521934E4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Charo-Karisa, H., Ali, S., Marijani, E., Ibrahim, N.A., Trinh, T.Q., Chadag, M.V., Benzie, J.A., 2020. Genetic parameters for black spot disease (diplopstomiasis) caused by Uvulifer sp. infection in Nile tilapia (</w:t>
      </w:r>
      <w:r w:rsidRPr="000A1AD5">
        <w:rPr>
          <w:rFonts w:asciiTheme="minorHAnsi" w:hAnsiTheme="minorHAnsi" w:cstheme="minorHAnsi"/>
          <w:i/>
          <w:sz w:val="24"/>
          <w:szCs w:val="24"/>
        </w:rPr>
        <w:t>Oreochromis niloticus</w:t>
      </w:r>
      <w:r w:rsidRPr="000A1AD5">
        <w:rPr>
          <w:rFonts w:asciiTheme="minorHAnsi" w:hAnsiTheme="minorHAnsi" w:cstheme="minorHAnsi"/>
          <w:sz w:val="24"/>
          <w:szCs w:val="24"/>
        </w:rPr>
        <w:t xml:space="preserve"> L.). Aquaculture. 532, 736039. </w:t>
      </w:r>
      <w:hyperlink r:id="rId31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1016/j.aquaculture.2020.736039</w:t>
        </w:r>
      </w:hyperlink>
    </w:p>
    <w:p w14:paraId="36D14926" w14:textId="2216BA6A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 xml:space="preserve">Hamilton, M.G., Mekkawy, W., Benzie, J.A.H., 2019a. Sibship assignment to the founders of a Bangladeshi </w:t>
      </w:r>
      <w:r w:rsidRPr="000A1AD5">
        <w:rPr>
          <w:rFonts w:asciiTheme="minorHAnsi" w:hAnsiTheme="minorHAnsi" w:cstheme="minorHAnsi"/>
          <w:i/>
          <w:sz w:val="24"/>
          <w:szCs w:val="24"/>
        </w:rPr>
        <w:t>Catla catla</w:t>
      </w:r>
      <w:r w:rsidRPr="000A1AD5">
        <w:rPr>
          <w:rFonts w:asciiTheme="minorHAnsi" w:hAnsiTheme="minorHAnsi" w:cstheme="minorHAnsi"/>
          <w:sz w:val="24"/>
          <w:szCs w:val="24"/>
        </w:rPr>
        <w:t xml:space="preserve"> breeding population. Genetics Selection Evolution. 51, 17. </w:t>
      </w:r>
      <w:hyperlink r:id="rId32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1186/s12711-019-0454-x</w:t>
        </w:r>
      </w:hyperlink>
    </w:p>
    <w:p w14:paraId="1754BB18" w14:textId="032E24FE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Hamilton, M.G., Mekkawy, W., Kilian, A., Benzie, J.A.H., 2019b. Single Nucleotide Polymorphisms (SNPs) reveal sibship among founders of a Bangladeshi rohu (</w:t>
      </w:r>
      <w:r w:rsidRPr="000A1AD5">
        <w:rPr>
          <w:rFonts w:asciiTheme="minorHAnsi" w:hAnsiTheme="minorHAnsi" w:cstheme="minorHAnsi"/>
          <w:i/>
          <w:sz w:val="24"/>
          <w:szCs w:val="24"/>
        </w:rPr>
        <w:t>Labeo rohita</w:t>
      </w:r>
      <w:r w:rsidRPr="000A1AD5">
        <w:rPr>
          <w:rFonts w:asciiTheme="minorHAnsi" w:hAnsiTheme="minorHAnsi" w:cstheme="minorHAnsi"/>
          <w:sz w:val="24"/>
          <w:szCs w:val="24"/>
        </w:rPr>
        <w:t xml:space="preserve">) breeding population. Front Genet. 10. </w:t>
      </w:r>
      <w:hyperlink r:id="rId33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3389/fgene.2019.00597</w:t>
        </w:r>
      </w:hyperlink>
    </w:p>
    <w:p w14:paraId="540BDE74" w14:textId="74CA0AB0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Hamilton, M.G., Mekkawy, W., Barman, B.K., Alam, M.B., Karim, M., Benzie, J.A.H., 2021. Genetic relationships among founders of a silver carp (</w:t>
      </w:r>
      <w:r w:rsidRPr="000A1AD5">
        <w:rPr>
          <w:rFonts w:asciiTheme="minorHAnsi" w:hAnsiTheme="minorHAnsi" w:cstheme="minorHAnsi"/>
          <w:i/>
          <w:sz w:val="24"/>
          <w:szCs w:val="24"/>
        </w:rPr>
        <w:t>Hypophthalmichthys molitrix</w:t>
      </w:r>
      <w:r w:rsidRPr="000A1AD5">
        <w:rPr>
          <w:rFonts w:asciiTheme="minorHAnsi" w:hAnsiTheme="minorHAnsi" w:cstheme="minorHAnsi"/>
          <w:sz w:val="24"/>
          <w:szCs w:val="24"/>
        </w:rPr>
        <w:t xml:space="preserve">) genetic improvement program in Bangladesh. Aquaculture, 736715. </w:t>
      </w:r>
      <w:hyperlink r:id="rId34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https://doi.org/10.1016/j.aquaculture.2021.736715</w:t>
        </w:r>
      </w:hyperlink>
    </w:p>
    <w:p w14:paraId="27113F78" w14:textId="77777777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Hamzah, A., Ponzoni, R.W., Nguyen, N.H., Khaw, H.L., Yee, H.Y., Mohd Nor, S.A., 2014. Performance of the Genetically Improved Farmed Tilapia (GIFT) strain over ten generations of selection in Malaysia. Pertanika J Trop Agric Sci. 37, 411-429</w:t>
      </w:r>
    </w:p>
    <w:p w14:paraId="73E93589" w14:textId="77777777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R Core Team, 2020. R: A language and environment for statistical computing. R Foundation for Statistical Computing, Vienna, Austria.</w:t>
      </w:r>
    </w:p>
    <w:p w14:paraId="32B2C2C1" w14:textId="64548EDA" w:rsidR="00CD10C9" w:rsidRPr="000A1AD5" w:rsidRDefault="00CD10C9" w:rsidP="00CD10C9">
      <w:pPr>
        <w:pStyle w:val="EndNoteBibliography"/>
        <w:spacing w:after="0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 xml:space="preserve">Saura, M., Villanueva, B., Fernández, J., Toro, M.A., 2017. Effect of assortative mating on genetic gain and inbreeding in aquaculture selective breeding programs. Aquaculture. 472, 30-37. </w:t>
      </w:r>
      <w:hyperlink r:id="rId35" w:history="1">
        <w:r w:rsidRPr="000A1AD5">
          <w:rPr>
            <w:rStyle w:val="Hyperlink"/>
            <w:rFonts w:asciiTheme="minorHAnsi" w:hAnsiTheme="minorHAnsi" w:cstheme="minorHAnsi"/>
            <w:sz w:val="24"/>
            <w:szCs w:val="24"/>
          </w:rPr>
          <w:t>https://doi.org/10.1016/j.aquaculture.2016.05.013</w:t>
        </w:r>
      </w:hyperlink>
    </w:p>
    <w:p w14:paraId="2F78A49C" w14:textId="77777777" w:rsidR="00CD10C9" w:rsidRPr="000A1AD5" w:rsidRDefault="00CD10C9" w:rsidP="00CD10C9">
      <w:pPr>
        <w:pStyle w:val="EndNoteBibliography"/>
        <w:ind w:left="720" w:hanging="720"/>
        <w:rPr>
          <w:rFonts w:asciiTheme="minorHAnsi" w:hAnsiTheme="minorHAnsi" w:cstheme="minorHAnsi"/>
          <w:sz w:val="24"/>
          <w:szCs w:val="24"/>
        </w:rPr>
      </w:pPr>
      <w:r w:rsidRPr="000A1AD5">
        <w:rPr>
          <w:rFonts w:asciiTheme="minorHAnsi" w:hAnsiTheme="minorHAnsi" w:cstheme="minorHAnsi"/>
          <w:sz w:val="24"/>
          <w:szCs w:val="24"/>
        </w:rPr>
        <w:t>Wright, S., 1922. Coefficients of inbreeding and relationship. Am Nat. 56, 330-338</w:t>
      </w:r>
    </w:p>
    <w:p w14:paraId="16023027" w14:textId="0EE62DD3" w:rsidR="00F0769B" w:rsidRPr="00F0769B" w:rsidRDefault="00F0769B" w:rsidP="00F0769B">
      <w:pPr>
        <w:pStyle w:val="BodyText"/>
        <w:rPr>
          <w:rFonts w:ascii="Calibri" w:eastAsiaTheme="minorHAnsi" w:hAnsi="Calibri" w:cs="Calibri"/>
          <w:noProof/>
          <w:sz w:val="22"/>
          <w:szCs w:val="22"/>
          <w:lang w:val="en-US" w:eastAsia="en-US" w:bidi="ar-SA"/>
        </w:rPr>
      </w:pPr>
      <w:r w:rsidRPr="000A1AD5">
        <w:rPr>
          <w:rFonts w:eastAsiaTheme="minorHAnsi" w:cstheme="minorHAnsi"/>
          <w:noProof/>
          <w:lang w:val="en-US" w:eastAsia="en-US" w:bidi="ar-SA"/>
        </w:rPr>
        <w:fldChar w:fldCharType="end"/>
      </w:r>
    </w:p>
    <w:p w14:paraId="552C94A5" w14:textId="7BC37F93" w:rsidR="0004740F" w:rsidRDefault="0004740F" w:rsidP="00F0769B">
      <w:pPr>
        <w:pStyle w:val="BodyText"/>
      </w:pPr>
      <w:r>
        <w:br w:type="page"/>
      </w:r>
    </w:p>
    <w:p w14:paraId="61500C39" w14:textId="77777777" w:rsidR="002E7B9C" w:rsidRDefault="002E7B9C" w:rsidP="002E7B9C">
      <w:pPr>
        <w:pStyle w:val="BodyText"/>
      </w:pPr>
    </w:p>
    <w:p w14:paraId="4FCE81A4" w14:textId="167A0CF3" w:rsidR="003E69A7" w:rsidRDefault="003E69A7" w:rsidP="003E69A7">
      <w:pPr>
        <w:pStyle w:val="Heading1"/>
      </w:pPr>
      <w:bookmarkStart w:id="86" w:name="_Toc69215292"/>
      <w:r>
        <w:rPr>
          <w:noProof/>
          <w:lang w:val="en-MY" w:eastAsia="en-MY"/>
        </w:rPr>
        <w:drawing>
          <wp:anchor distT="0" distB="0" distL="114300" distR="114300" simplePos="0" relativeHeight="251710464" behindDoc="0" locked="0" layoutInCell="1" allowOverlap="1" wp14:anchorId="27E14896" wp14:editId="08AA6316">
            <wp:simplePos x="0" y="0"/>
            <wp:positionH relativeFrom="column">
              <wp:posOffset>0</wp:posOffset>
            </wp:positionH>
            <wp:positionV relativeFrom="paragraph">
              <wp:posOffset>377190</wp:posOffset>
            </wp:positionV>
            <wp:extent cx="5731510" cy="6541135"/>
            <wp:effectExtent l="0" t="0" r="2540" b="0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54113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F0769B">
        <w:t>Annex</w:t>
      </w:r>
      <w:r>
        <w:t xml:space="preserve"> 1.  </w:t>
      </w:r>
      <w:proofErr w:type="gramStart"/>
      <w:r>
        <w:t>allocate.mate.ped</w:t>
      </w:r>
      <w:proofErr w:type="gramEnd"/>
      <w:r>
        <w:t xml:space="preserve"> function </w:t>
      </w:r>
      <w:r w:rsidR="00F0769B">
        <w:t xml:space="preserve">R </w:t>
      </w:r>
      <w:r>
        <w:t>help</w:t>
      </w:r>
      <w:bookmarkEnd w:id="86"/>
    </w:p>
    <w:p w14:paraId="4050501D" w14:textId="77777777" w:rsidR="003E69A7" w:rsidRPr="00E11999" w:rsidRDefault="003E69A7" w:rsidP="003E69A7">
      <w:pPr>
        <w:rPr>
          <w:lang w:val="en-US"/>
        </w:rPr>
      </w:pPr>
      <w:r>
        <w:rPr>
          <w:noProof/>
          <w:lang w:val="en-MY" w:eastAsia="en-MY"/>
        </w:rPr>
        <w:drawing>
          <wp:inline distT="0" distB="0" distL="0" distR="0" wp14:anchorId="0BA7E623" wp14:editId="43348775">
            <wp:extent cx="5729596" cy="1752600"/>
            <wp:effectExtent l="0" t="0" r="508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t="4145" b="68174"/>
                    <a:stretch/>
                  </pic:blipFill>
                  <pic:spPr bwMode="auto">
                    <a:xfrm>
                      <a:off x="0" y="0"/>
                      <a:ext cx="5731510" cy="17531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41E32B6" w14:textId="77777777" w:rsidR="003E69A7" w:rsidRDefault="003E69A7" w:rsidP="003E69A7">
      <w:pPr>
        <w:rPr>
          <w:b/>
          <w:lang w:val="en-US"/>
        </w:rPr>
      </w:pPr>
      <w:r>
        <w:br w:type="page"/>
      </w:r>
      <w:r>
        <w:rPr>
          <w:noProof/>
          <w:lang w:val="en-MY" w:eastAsia="en-MY"/>
        </w:rPr>
        <w:lastRenderedPageBreak/>
        <w:drawing>
          <wp:inline distT="0" distB="0" distL="0" distR="0" wp14:anchorId="513D7CED" wp14:editId="3EEE7FBE">
            <wp:extent cx="5731510" cy="4319058"/>
            <wp:effectExtent l="0" t="0" r="2540" b="5715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t="31813"/>
                    <a:stretch/>
                  </pic:blipFill>
                  <pic:spPr bwMode="auto">
                    <a:xfrm>
                      <a:off x="0" y="0"/>
                      <a:ext cx="5731510" cy="431905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  <w:lang w:val="en-MY" w:eastAsia="en-MY"/>
        </w:rPr>
        <w:drawing>
          <wp:inline distT="0" distB="0" distL="0" distR="0" wp14:anchorId="5EA76839" wp14:editId="5756487E">
            <wp:extent cx="5731510" cy="3526366"/>
            <wp:effectExtent l="0" t="0" r="254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b="39135"/>
                    <a:stretch/>
                  </pic:blipFill>
                  <pic:spPr bwMode="auto">
                    <a:xfrm>
                      <a:off x="0" y="0"/>
                      <a:ext cx="5731510" cy="35263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8C6993" w14:textId="77777777" w:rsidR="003E69A7" w:rsidRDefault="003E69A7" w:rsidP="003E69A7">
      <w:pPr>
        <w:rPr>
          <w:b/>
          <w:lang w:val="en-US"/>
        </w:rPr>
      </w:pPr>
      <w:r>
        <w:br w:type="page"/>
      </w:r>
      <w:r>
        <w:rPr>
          <w:noProof/>
          <w:lang w:val="en-MY" w:eastAsia="en-MY"/>
        </w:rPr>
        <w:lastRenderedPageBreak/>
        <w:drawing>
          <wp:inline distT="0" distB="0" distL="0" distR="0" wp14:anchorId="2427F84B" wp14:editId="2C6D2C04">
            <wp:extent cx="5731130" cy="2241762"/>
            <wp:effectExtent l="0" t="0" r="3175" b="635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t="61304" b="1"/>
                    <a:stretch/>
                  </pic:blipFill>
                  <pic:spPr bwMode="auto">
                    <a:xfrm>
                      <a:off x="0" y="0"/>
                      <a:ext cx="5731510" cy="224191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BB171A" w14:textId="77777777" w:rsidR="003E69A7" w:rsidRDefault="003E69A7" w:rsidP="003E69A7">
      <w:pPr>
        <w:rPr>
          <w:b/>
          <w:lang w:val="en-US"/>
        </w:rPr>
      </w:pPr>
      <w:r>
        <w:br w:type="page"/>
      </w:r>
    </w:p>
    <w:p w14:paraId="0D7D41C3" w14:textId="77777777" w:rsidR="00987CDB" w:rsidRDefault="00F0769B" w:rsidP="00F0769B">
      <w:pPr>
        <w:pStyle w:val="Heading1"/>
      </w:pPr>
      <w:bookmarkStart w:id="87" w:name="_Toc69215293"/>
      <w:r>
        <w:rPr>
          <w:noProof/>
          <w:lang w:val="en-MY" w:eastAsia="en-MY"/>
        </w:rPr>
        <w:lastRenderedPageBreak/>
        <w:drawing>
          <wp:anchor distT="0" distB="0" distL="114300" distR="114300" simplePos="0" relativeHeight="251712512" behindDoc="1" locked="0" layoutInCell="1" allowOverlap="1" wp14:anchorId="1422EB3F" wp14:editId="5CEEA4C5">
            <wp:simplePos x="0" y="0"/>
            <wp:positionH relativeFrom="column">
              <wp:posOffset>5080</wp:posOffset>
            </wp:positionH>
            <wp:positionV relativeFrom="paragraph">
              <wp:posOffset>6798973</wp:posOffset>
            </wp:positionV>
            <wp:extent cx="5724525" cy="1862455"/>
            <wp:effectExtent l="0" t="0" r="9525" b="4445"/>
            <wp:wrapTight wrapText="bothSides">
              <wp:wrapPolygon edited="0">
                <wp:start x="0" y="0"/>
                <wp:lineTo x="0" y="21431"/>
                <wp:lineTo x="21564" y="21431"/>
                <wp:lineTo x="21564" y="0"/>
                <wp:lineTo x="0" y="0"/>
              </wp:wrapPolygon>
            </wp:wrapTight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425" b="56742"/>
                    <a:stretch/>
                  </pic:blipFill>
                  <pic:spPr bwMode="auto">
                    <a:xfrm>
                      <a:off x="0" y="0"/>
                      <a:ext cx="5724525" cy="18624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  <w:lang w:val="en-MY" w:eastAsia="en-MY"/>
        </w:rPr>
        <w:drawing>
          <wp:anchor distT="0" distB="0" distL="114300" distR="114300" simplePos="0" relativeHeight="251711488" behindDoc="1" locked="0" layoutInCell="1" allowOverlap="1" wp14:anchorId="5CD7ED57" wp14:editId="18F4803E">
            <wp:simplePos x="0" y="0"/>
            <wp:positionH relativeFrom="column">
              <wp:posOffset>5108</wp:posOffset>
            </wp:positionH>
            <wp:positionV relativeFrom="paragraph">
              <wp:posOffset>320675</wp:posOffset>
            </wp:positionV>
            <wp:extent cx="5731510" cy="6492875"/>
            <wp:effectExtent l="0" t="0" r="2540" b="3175"/>
            <wp:wrapTight wrapText="bothSides">
              <wp:wrapPolygon edited="0">
                <wp:start x="0" y="0"/>
                <wp:lineTo x="0" y="21547"/>
                <wp:lineTo x="21538" y="21547"/>
                <wp:lineTo x="21538" y="0"/>
                <wp:lineTo x="0" y="0"/>
              </wp:wrapPolygon>
            </wp:wrapTight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4928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nnex</w:t>
      </w:r>
      <w:r w:rsidR="003E69A7" w:rsidRPr="00E11999">
        <w:t xml:space="preserve"> </w:t>
      </w:r>
      <w:r w:rsidR="003E69A7">
        <w:t xml:space="preserve">2.  </w:t>
      </w:r>
      <w:proofErr w:type="gramStart"/>
      <w:r w:rsidR="003E69A7">
        <w:t>allocate.mate.H</w:t>
      </w:r>
      <w:proofErr w:type="gramEnd"/>
      <w:r w:rsidR="003E69A7">
        <w:t xml:space="preserve"> function </w:t>
      </w:r>
      <w:r>
        <w:t xml:space="preserve">R </w:t>
      </w:r>
      <w:r w:rsidR="003E69A7">
        <w:t>help</w:t>
      </w:r>
      <w:bookmarkEnd w:id="87"/>
    </w:p>
    <w:p w14:paraId="17E3BC9E" w14:textId="77777777" w:rsidR="00987CDB" w:rsidRDefault="00987CDB" w:rsidP="00987CDB"/>
    <w:p w14:paraId="095C9FF5" w14:textId="77777777" w:rsidR="00987CDB" w:rsidRDefault="00987CDB" w:rsidP="00987CDB"/>
    <w:p w14:paraId="1C6D4AF5" w14:textId="3893637E" w:rsidR="003E69A7" w:rsidRDefault="00F0769B" w:rsidP="00987CDB">
      <w:pPr>
        <w:rPr>
          <w:lang w:val="en-US"/>
        </w:rPr>
      </w:pPr>
      <w:r>
        <w:rPr>
          <w:noProof/>
          <w:lang w:val="en-MY" w:eastAsia="en-MY"/>
        </w:rPr>
        <w:lastRenderedPageBreak/>
        <w:drawing>
          <wp:inline distT="0" distB="0" distL="0" distR="0" wp14:anchorId="6B443BA4" wp14:editId="33B0F25F">
            <wp:extent cx="5731510" cy="3461173"/>
            <wp:effectExtent l="0" t="0" r="2540" b="635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t="40260"/>
                    <a:stretch/>
                  </pic:blipFill>
                  <pic:spPr bwMode="auto">
                    <a:xfrm>
                      <a:off x="0" y="0"/>
                      <a:ext cx="5731510" cy="346117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EFEA02E" w14:textId="4A2FF254" w:rsidR="003E69A7" w:rsidRDefault="003E69A7">
      <w:pPr>
        <w:spacing w:line="240" w:lineRule="auto"/>
      </w:pPr>
      <w:r>
        <w:br w:type="page"/>
      </w:r>
    </w:p>
    <w:p w14:paraId="2C70636C" w14:textId="77777777" w:rsidR="002E7B9C" w:rsidRPr="005C5275" w:rsidRDefault="002E7B9C" w:rsidP="002E7B9C"/>
    <w:p w14:paraId="0953F721" w14:textId="2AFB2D3F" w:rsidR="002E7B9C" w:rsidRPr="00D71821" w:rsidRDefault="001D013B" w:rsidP="002E7B9C">
      <w:r>
        <w:rPr>
          <w:noProof/>
          <w:lang w:val="en-MY" w:eastAsia="en-MY"/>
        </w:rPr>
        <w:drawing>
          <wp:anchor distT="0" distB="0" distL="114300" distR="114300" simplePos="0" relativeHeight="251651069" behindDoc="1" locked="0" layoutInCell="1" allowOverlap="1" wp14:anchorId="7EDF2C3E" wp14:editId="51259CBF">
            <wp:simplePos x="0" y="0"/>
            <wp:positionH relativeFrom="column">
              <wp:posOffset>-721217</wp:posOffset>
            </wp:positionH>
            <wp:positionV relativeFrom="paragraph">
              <wp:posOffset>-706165</wp:posOffset>
            </wp:positionV>
            <wp:extent cx="7560000" cy="10685647"/>
            <wp:effectExtent l="0" t="0" r="0" b="0"/>
            <wp:wrapNone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Back Cover.pn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560000" cy="10685647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53C6E8C" w14:textId="1157266B" w:rsidR="002E7B9C" w:rsidRDefault="002E7B9C" w:rsidP="002E7B9C">
      <w:pPr>
        <w:pStyle w:val="BodyText"/>
        <w:spacing w:after="120"/>
      </w:pPr>
    </w:p>
    <w:p w14:paraId="0B675F70" w14:textId="37130385" w:rsidR="0004740F" w:rsidRPr="005C5275" w:rsidRDefault="0045123F" w:rsidP="0004740F">
      <w:r w:rsidRPr="00EC71B9">
        <w:rPr>
          <w:noProof/>
          <w:lang w:val="en-MY" w:eastAsia="en-MY"/>
        </w:rPr>
        <mc:AlternateContent>
          <mc:Choice Requires="wps">
            <w:drawing>
              <wp:anchor distT="0" distB="0" distL="114300" distR="114300" simplePos="0" relativeHeight="251708416" behindDoc="0" locked="0" layoutInCell="1" allowOverlap="1" wp14:anchorId="34B9712F" wp14:editId="2EBC3AAC">
                <wp:simplePos x="0" y="0"/>
                <wp:positionH relativeFrom="column">
                  <wp:posOffset>635</wp:posOffset>
                </wp:positionH>
                <wp:positionV relativeFrom="paragraph">
                  <wp:posOffset>6645981</wp:posOffset>
                </wp:positionV>
                <wp:extent cx="6300908" cy="2425148"/>
                <wp:effectExtent l="0" t="0" r="0" b="0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6300908" cy="2425148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29E408C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C1F1513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88" w:name="_Toc6921529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4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8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6F78480D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47105D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EFB0C4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4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0122E7E" w14:textId="77777777" w:rsidR="00F0769B" w:rsidRDefault="00F0769B"/>
                          <w:p w14:paraId="048E94E8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CF348F1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89" w:name="_Toc6921529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4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4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4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8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C423C6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4137F1A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AFFD9D2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4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4540ACE" w14:textId="77777777" w:rsidR="00F0769B" w:rsidRDefault="00F0769B"/>
                          <w:p w14:paraId="072F5F8D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3F71481D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0" w:name="_Toc6921529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7E85A9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7E8862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E6FA000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59CFF4" w14:textId="77777777" w:rsidR="00F0769B" w:rsidRDefault="00F0769B"/>
                          <w:p w14:paraId="7F8BA711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9538CE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1" w:name="_Toc6921529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5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6B0F39B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D7E40B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F84E022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5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7797284D" w14:textId="77777777" w:rsidR="00F0769B" w:rsidRDefault="00F0769B"/>
                          <w:p w14:paraId="7CF21BC3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F20098A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2" w:name="_Toc6921529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5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5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B1ADD2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0A32246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D6689A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1BADA27" w14:textId="77777777" w:rsidR="00F0769B" w:rsidRDefault="00F0769B"/>
                          <w:p w14:paraId="384FDCE4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AD9DEAF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3" w:name="_Toc6921529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340C0D5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6327C8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9E01604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24B98287" w14:textId="77777777" w:rsidR="00F0769B" w:rsidRDefault="00F0769B"/>
                          <w:p w14:paraId="7BD13E3F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54DE27C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4" w:name="_Toc6921530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6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6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6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7F6829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6FCC90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2AB7DF4A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6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AFDEF00" w14:textId="77777777" w:rsidR="00F0769B" w:rsidRDefault="00F0769B"/>
                          <w:p w14:paraId="2AC6BA07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4DB6F18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5" w:name="_Toc6921530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1141A950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F09216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C524C5F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C48B2F3" w14:textId="77777777" w:rsidR="00F0769B" w:rsidRDefault="00F0769B"/>
                          <w:p w14:paraId="172CB628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954E1EB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6" w:name="_Toc6921530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7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86BAF7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638345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53BBC1B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7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FABFF85" w14:textId="77777777" w:rsidR="00F0769B" w:rsidRDefault="00F0769B"/>
                          <w:p w14:paraId="6476757E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F865D5C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7" w:name="_Toc6921530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7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7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50B84C31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94FCF5D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D2FB4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9FE9A20" w14:textId="77777777" w:rsidR="00F0769B" w:rsidRDefault="00F0769B"/>
                          <w:p w14:paraId="176B9478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152B8714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8" w:name="_Toc69215304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41E9C8A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40C4A0D0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525A311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91A1DEA" w14:textId="77777777" w:rsidR="00F0769B" w:rsidRDefault="00F0769B"/>
                          <w:p w14:paraId="29FA7CB1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98E4E3F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99" w:name="_Toc69215305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8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87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8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9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35C865A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F9AFEC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82C7765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89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5CED67EF" w14:textId="77777777" w:rsidR="00F0769B" w:rsidRDefault="00F0769B"/>
                          <w:p w14:paraId="15875DAE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05218C3E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0" w:name="_Toc69215306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1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0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730DEA8E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7EC4716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3E7020C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3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6EA69A5B" w14:textId="77777777" w:rsidR="00F0769B" w:rsidRDefault="00F0769B"/>
                          <w:p w14:paraId="087C7F03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2B214393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1" w:name="_Toc69215307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5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96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1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362A1BB2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8754579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15F6E337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97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3B77678F" w14:textId="77777777" w:rsidR="00F0769B" w:rsidRDefault="00F0769B"/>
                          <w:p w14:paraId="3C503DB7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6D5C73D0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2" w:name="_Toc69215308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98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99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0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2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ED3E6B4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72464FD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E72041D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1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  <w:p w14:paraId="47147CB7" w14:textId="77777777" w:rsidR="00F0769B" w:rsidRDefault="00F0769B"/>
                          <w:p w14:paraId="2048C8AD" w14:textId="77777777" w:rsidR="00F0769B" w:rsidRPr="00172737" w:rsidRDefault="00F0769B" w:rsidP="0045123F">
                            <w:pPr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</w:pPr>
                            <w:r w:rsidRPr="00172737">
                              <w:rPr>
                                <w:b/>
                                <w:color w:val="FFFFFF" w:themeColor="background1"/>
                                <w:lang w:val="en-MY"/>
                              </w:rPr>
                              <w:t>About FISH</w:t>
                            </w:r>
                          </w:p>
                          <w:p w14:paraId="47A8B345" w14:textId="77777777" w:rsidR="00F0769B" w:rsidRPr="00966A32" w:rsidRDefault="00F0769B" w:rsidP="00966A32">
                            <w:pPr>
                              <w:pStyle w:val="Heading3"/>
                              <w:spacing w:before="0" w:line="240" w:lineRule="auto"/>
                              <w:ind w:right="284"/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</w:pPr>
                            <w:bookmarkStart w:id="103" w:name="_Toc69215309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The </w:t>
                            </w:r>
                            <w:hyperlink r:id="rId102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 Research Program on Fish Agri-Food Systems (FISH)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      </w:r>
                            <w:hyperlink r:id="rId103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WorldFish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, a member of the CGIAR Consortium. </w:t>
                            </w:r>
                            <w:hyperlink r:id="rId104" w:history="1">
                              <w:r w:rsidRPr="00966A32">
                                <w:rPr>
                                  <w:rFonts w:ascii="Arial" w:eastAsiaTheme="minorEastAsia" w:hAnsi="Arial" w:cstheme="minorBidi"/>
                                  <w:b w:val="0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CGIAR</w:t>
                              </w:r>
                            </w:hyperlink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 is a global research partnership for a food secure future.</w:t>
                            </w:r>
                            <w:bookmarkEnd w:id="103"/>
                            <w:r w:rsidRPr="00966A32">
                              <w:rPr>
                                <w:rFonts w:ascii="Arial" w:eastAsiaTheme="minorEastAsia" w:hAnsi="Arial" w:cstheme="minorBidi"/>
                                <w:b w:val="0"/>
                                <w:color w:val="FFFFFF" w:themeColor="background1"/>
                                <w:szCs w:val="20"/>
                                <w:lang w:val="en-US"/>
                              </w:rPr>
                              <w:t>  </w:t>
                            </w:r>
                          </w:p>
                          <w:p w14:paraId="03E1A4F8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02827FE3" w14:textId="77777777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</w:p>
                          <w:p w14:paraId="6370C702" w14:textId="462A7271" w:rsidR="00F0769B" w:rsidRPr="00172737" w:rsidRDefault="00F0769B" w:rsidP="0045123F">
                            <w:pPr>
                              <w:rPr>
                                <w:color w:val="FFFFFF" w:themeColor="background1"/>
                                <w:szCs w:val="20"/>
                              </w:rPr>
                            </w:pPr>
                            <w:r w:rsidRPr="00172737">
                              <w:rPr>
                                <w:color w:val="FFFFFF" w:themeColor="background1"/>
                                <w:szCs w:val="20"/>
                                <w:lang w:val="en-US"/>
                              </w:rPr>
                              <w:t xml:space="preserve">For more information, please visit </w:t>
                            </w:r>
                            <w:hyperlink r:id="rId105" w:history="1">
                              <w:r w:rsidRPr="00172737">
                                <w:rPr>
                                  <w:rStyle w:val="Hyperlink"/>
                                  <w:color w:val="FFFFFF" w:themeColor="background1"/>
                                  <w:szCs w:val="20"/>
                                  <w:lang w:val="en-US"/>
                                </w:rPr>
                                <w:t>fish.cgiar.org</w:t>
                              </w:r>
                            </w:hyperlink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B9712F" id="Text Box 40" o:spid="_x0000_s1032" type="#_x0000_t202" style="position:absolute;margin-left:.05pt;margin-top:523.3pt;width:496.15pt;height:190.9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DRGMAIAAFsEAAAOAAAAZHJzL2Uyb0RvYy54bWysVFFv2jAQfp+0/2D5fSQwYG1EqFgrpklV&#10;WwmmPhvHJpFsn2cbEvbrd3YIRd2epr2Y893lO9/33bG467QiR+F8A6ak41FOiTAcqsbsS/pju/50&#10;Q4kPzFRMgRElPQlP75YfPyxaW4gJ1KAq4QiCGF+0tqR1CLbIMs9roZkfgRUGgxKcZgGvbp9VjrWI&#10;rlU2yfN51oKrrAMuvEfvQx+ky4QvpeDhWUovAlElxbeFdLp07uKZLRes2Dtm64afn8H+4RWaNQaL&#10;XqAeWGDk4Jo/oHTDHXiQYcRBZyBlw0XqAbsZ5++62dTMitQLkuPthSb//2D50/HFkaYq6RTpMUyj&#10;RlvRBfIVOoIu5Ke1vsC0jcXE0KEfdR78Hp2x7U46HX+xIYJxhDpd2I1oHJ3zz3l+m+M8cIxNppPZ&#10;eHoTcbK3z63z4ZsATaJRUofyJVbZ8dGHPnVIidUMrBulkoTKkDaWmOXpg0sEwZXBGrGJ/rHRCt2u&#10;S03Ph0Z2UJ2wPwf9hHjL1w2+4ZH58MIcjgS2hGMenvGQCrAWnC1KanC//uaP+agURilpccRK6n8e&#10;mBOUqO8GNbwdTyPpIV2msy8TvLjryO46Yg76HnCKx7hQlicz5gc1mNKBfsVtWMWqGGKGY+2ShsG8&#10;D/3g4zZxsVqlJJxCy8Kj2VgeoSOrkeFt98qcPcsQUMEnGIaRFe/U6HN7PVaHALJJUkWee1bP9OME&#10;J7HP2xZX5Pqest7+E5a/AQAA//8DAFBLAwQUAAYACAAAACEAtSO/2eEAAAAKAQAADwAAAGRycy9k&#10;b3ducmV2LnhtbEyPQUvDQBCF74L/YRnBm90Y0pDGbEoJFEH00NqLt0l2mwSzszG7baO/3ulJLwNv&#10;3vDme8V6toM4m8n3jhQ8LiIQhhqne2oVHN63DxkIH5A0Do6Mgm/jYV3e3hSYa3ehnTnvQys4hHyO&#10;CroQxlxK33TGol+40RB7RzdZDCynVuoJLxxuBxlHUSot9sQfOhxN1Znmc3+yCl6q7Rvu6thmP0P1&#10;/HrcjF+Hj6VS93fz5glEMHP4O4YrPqNDyUy1O5H2YrhqEXhGSZqCYH+1ihMQNa+SOFuCLAv5v0L5&#10;CwAA//8DAFBLAQItABQABgAIAAAAIQC2gziS/gAAAOEBAAATAAAAAAAAAAAAAAAAAAAAAABbQ29u&#10;dGVudF9UeXBlc10ueG1sUEsBAi0AFAAGAAgAAAAhADj9If/WAAAAlAEAAAsAAAAAAAAAAAAAAAAA&#10;LwEAAF9yZWxzLy5yZWxzUEsBAi0AFAAGAAgAAAAhAEpwNEYwAgAAWwQAAA4AAAAAAAAAAAAAAAAA&#10;LgIAAGRycy9lMm9Eb2MueG1sUEsBAi0AFAAGAAgAAAAhALUjv9nhAAAACgEAAA8AAAAAAAAAAAAA&#10;AAAAigQAAGRycy9kb3ducmV2LnhtbFBLBQYAAAAABAAEAPMAAACYBQAAAAA=&#10;" filled="f" stroked="f" strokeweight=".5pt">
                <v:textbox>
                  <w:txbxContent>
                    <w:p w14:paraId="529E408C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C1F1513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4" w:name="_Toc6921529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0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0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0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6F78480D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47105D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EFB0C4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0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0122E7E" w14:textId="77777777" w:rsidR="00F0769B" w:rsidRDefault="00F0769B"/>
                    <w:p w14:paraId="048E94E8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CF348F1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5" w:name="_Toc6921529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C423C6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4137F1A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AFFD9D2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4540ACE" w14:textId="77777777" w:rsidR="00F0769B" w:rsidRDefault="00F0769B"/>
                    <w:p w14:paraId="072F5F8D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3F71481D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6" w:name="_Toc6921529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1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7E85A9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7E8862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E6FA000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1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59CFF4" w14:textId="77777777" w:rsidR="00F0769B" w:rsidRDefault="00F0769B"/>
                    <w:p w14:paraId="7F8BA711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9538CE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7" w:name="_Toc6921529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1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1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6B0F39B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D7E40B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F84E022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7797284D" w14:textId="77777777" w:rsidR="00F0769B" w:rsidRDefault="00F0769B"/>
                    <w:p w14:paraId="7CF21BC3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F20098A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8" w:name="_Toc6921529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B1ADD2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0A32246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D6689A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1BADA27" w14:textId="77777777" w:rsidR="00F0769B" w:rsidRDefault="00F0769B"/>
                    <w:p w14:paraId="384FDCE4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AD9DEAF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09" w:name="_Toc6921529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2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2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2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340C0D5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6327C8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9E01604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2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24B98287" w14:textId="77777777" w:rsidR="00F0769B" w:rsidRDefault="00F0769B"/>
                    <w:p w14:paraId="7BD13E3F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54DE27C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0" w:name="_Toc6921530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0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7F6829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6FCC90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2AB7DF4A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AFDEF00" w14:textId="77777777" w:rsidR="00F0769B" w:rsidRDefault="00F0769B"/>
                    <w:p w14:paraId="2AC6BA07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4DB6F18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1" w:name="_Toc6921530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3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1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1141A950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F09216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C524C5F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3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C48B2F3" w14:textId="77777777" w:rsidR="00F0769B" w:rsidRDefault="00F0769B"/>
                    <w:p w14:paraId="172CB628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954E1EB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2" w:name="_Toc6921530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3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3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2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86BAF7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638345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53BBC1B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FABFF85" w14:textId="77777777" w:rsidR="00F0769B" w:rsidRDefault="00F0769B"/>
                    <w:p w14:paraId="6476757E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F865D5C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3" w:name="_Toc6921530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3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50B84C31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94FCF5D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D2FB4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9FE9A20" w14:textId="77777777" w:rsidR="00F0769B" w:rsidRDefault="00F0769B"/>
                    <w:p w14:paraId="176B9478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152B8714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4" w:name="_Toc6921530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4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4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4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4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41E9C8A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40C4A0D0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525A311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4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91A1DEA" w14:textId="77777777" w:rsidR="00F0769B" w:rsidRDefault="00F0769B"/>
                    <w:p w14:paraId="29FA7CB1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98E4E3F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5" w:name="_Toc6921530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1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5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35C865A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F9AFEC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82C7765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3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5CED67EF" w14:textId="77777777" w:rsidR="00F0769B" w:rsidRDefault="00F0769B"/>
                    <w:p w14:paraId="15875DAE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05218C3E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6" w:name="_Toc6921530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5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5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6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730DEA8E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7EC4716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3E7020C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57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6EA69A5B" w14:textId="77777777" w:rsidR="00F0769B" w:rsidRDefault="00F0769B"/>
                    <w:p w14:paraId="087C7F03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2B214393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7" w:name="_Toc6921530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5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59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0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7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362A1BB2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8754579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15F6E337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1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3B77678F" w14:textId="77777777" w:rsidR="00F0769B" w:rsidRDefault="00F0769B"/>
                    <w:p w14:paraId="3C503DB7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6D5C73D0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8" w:name="_Toc6921530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2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3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4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8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ED3E6B4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72464FD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E72041D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5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  <w:p w14:paraId="47147CB7" w14:textId="77777777" w:rsidR="00F0769B" w:rsidRDefault="00F0769B"/>
                    <w:p w14:paraId="2048C8AD" w14:textId="77777777" w:rsidR="00F0769B" w:rsidRPr="00172737" w:rsidRDefault="00F0769B" w:rsidP="0045123F">
                      <w:pPr>
                        <w:rPr>
                          <w:b/>
                          <w:color w:val="FFFFFF" w:themeColor="background1"/>
                          <w:lang w:val="en-MY"/>
                        </w:rPr>
                      </w:pPr>
                      <w:r w:rsidRPr="00172737">
                        <w:rPr>
                          <w:b/>
                          <w:color w:val="FFFFFF" w:themeColor="background1"/>
                          <w:lang w:val="en-MY"/>
                        </w:rPr>
                        <w:t>About FISH</w:t>
                      </w:r>
                    </w:p>
                    <w:p w14:paraId="47A8B345" w14:textId="77777777" w:rsidR="00F0769B" w:rsidRPr="00966A32" w:rsidRDefault="00F0769B" w:rsidP="00966A32">
                      <w:pPr>
                        <w:pStyle w:val="Heading3"/>
                        <w:spacing w:before="0" w:line="240" w:lineRule="auto"/>
                        <w:ind w:right="284"/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</w:pPr>
                      <w:bookmarkStart w:id="119" w:name="_Toc6921530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The </w:t>
                      </w:r>
                      <w:hyperlink r:id="rId166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 Research Program on Fish Agri-Food Systems (FISH)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multidisciplinary research program. Designed in collaboration with research partners, beneficiaries and stakeholders, FISH develops and implements research innovations that optimize the individual and joint contributions of aquaculture and small-scale fisheries to reducing poverty, improving food and nutrition security and sustaining the underlying natural resources and ecosystems services upon which both depend. The program is led by </w:t>
                      </w:r>
                      <w:hyperlink r:id="rId167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WorldFish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, a member of the CGIAR Consortium. </w:t>
                      </w:r>
                      <w:hyperlink r:id="rId168" w:history="1">
                        <w:r w:rsidRPr="00966A32">
                          <w:rPr>
                            <w:rFonts w:ascii="Arial" w:eastAsiaTheme="minorEastAsia" w:hAnsi="Arial" w:cstheme="minorBidi"/>
                            <w:b w:val="0"/>
                            <w:color w:val="FFFFFF" w:themeColor="background1"/>
                            <w:szCs w:val="20"/>
                            <w:lang w:val="en-US"/>
                          </w:rPr>
                          <w:t>CGIAR</w:t>
                        </w:r>
                      </w:hyperlink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 xml:space="preserve"> is a global research partnership for a food secure future.</w:t>
                      </w:r>
                      <w:bookmarkEnd w:id="119"/>
                      <w:r w:rsidRPr="00966A32">
                        <w:rPr>
                          <w:rFonts w:ascii="Arial" w:eastAsiaTheme="minorEastAsia" w:hAnsi="Arial" w:cstheme="minorBidi"/>
                          <w:b w:val="0"/>
                          <w:color w:val="FFFFFF" w:themeColor="background1"/>
                          <w:szCs w:val="20"/>
                          <w:lang w:val="en-US"/>
                        </w:rPr>
                        <w:t>  </w:t>
                      </w:r>
                    </w:p>
                    <w:p w14:paraId="03E1A4F8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02827FE3" w14:textId="77777777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</w:p>
                    <w:p w14:paraId="6370C702" w14:textId="462A7271" w:rsidR="00F0769B" w:rsidRPr="00172737" w:rsidRDefault="00F0769B" w:rsidP="0045123F">
                      <w:pPr>
                        <w:rPr>
                          <w:color w:val="FFFFFF" w:themeColor="background1"/>
                          <w:szCs w:val="20"/>
                        </w:rPr>
                      </w:pPr>
                      <w:r w:rsidRPr="00172737">
                        <w:rPr>
                          <w:color w:val="FFFFFF" w:themeColor="background1"/>
                          <w:szCs w:val="20"/>
                          <w:lang w:val="en-US"/>
                        </w:rPr>
                        <w:t xml:space="preserve">For more information, please visit </w:t>
                      </w:r>
                      <w:hyperlink r:id="rId169" w:history="1">
                        <w:r w:rsidRPr="00172737">
                          <w:rPr>
                            <w:rStyle w:val="Hyperlink"/>
                            <w:color w:val="FFFFFF" w:themeColor="background1"/>
                            <w:szCs w:val="20"/>
                            <w:lang w:val="en-US"/>
                          </w:rPr>
                          <w:t>fish.cgiar.org</w:t>
                        </w:r>
                      </w:hyperlink>
                    </w:p>
                  </w:txbxContent>
                </v:textbox>
              </v:shape>
            </w:pict>
          </mc:Fallback>
        </mc:AlternateContent>
      </w:r>
    </w:p>
    <w:sectPr w:rsidR="0004740F" w:rsidRPr="005C5275" w:rsidSect="002E7B9C">
      <w:headerReference w:type="default" r:id="rId170"/>
      <w:footerReference w:type="even" r:id="rId171"/>
      <w:footerReference w:type="default" r:id="rId172"/>
      <w:pgSz w:w="11900" w:h="16840"/>
      <w:pgMar w:top="851" w:right="1134" w:bottom="851" w:left="1134" w:header="851" w:footer="851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584810A6" w14:textId="77777777" w:rsidR="00862738" w:rsidRDefault="00862738" w:rsidP="006B779E">
      <w:pPr>
        <w:spacing w:line="240" w:lineRule="auto"/>
      </w:pPr>
      <w:r>
        <w:separator/>
      </w:r>
    </w:p>
  </w:endnote>
  <w:endnote w:type="continuationSeparator" w:id="0">
    <w:p w14:paraId="089BDE87" w14:textId="77777777" w:rsidR="00862738" w:rsidRDefault="00862738" w:rsidP="006B779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MyriadPro-Light">
    <w:altName w:val="Calibri"/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yanmar Text">
    <w:panose1 w:val="020B0502040204020203"/>
    <w:charset w:val="00"/>
    <w:family w:val="swiss"/>
    <w:pitch w:val="variable"/>
    <w:sig w:usb0="80000003" w:usb1="00000000" w:usb2="000004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yriad Pro Cond">
    <w:altName w:val="Segoe UI"/>
    <w:charset w:val="00"/>
    <w:family w:val="swiss"/>
    <w:pitch w:val="variable"/>
    <w:sig w:usb0="20000287" w:usb1="00000001" w:usb2="00000000" w:usb3="00000000" w:csb0="0000019F" w:csb1="00000000"/>
  </w:font>
  <w:font w:name="Myriad Pro Light">
    <w:panose1 w:val="00000000000000000000"/>
    <w:charset w:val="00"/>
    <w:family w:val="swiss"/>
    <w:notTrueType/>
    <w:pitch w:val="variable"/>
    <w:sig w:usb0="A00002AF" w:usb1="5000204B" w:usb2="00000000" w:usb3="00000000" w:csb0="0000009F" w:csb1="00000000"/>
  </w:font>
  <w:font w:name="Minion Pro">
    <w:charset w:val="00"/>
    <w:family w:val="roman"/>
    <w:pitch w:val="variable"/>
    <w:sig w:usb0="60000287" w:usb1="00000001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58443127"/>
      <w:docPartObj>
        <w:docPartGallery w:val="Page Numbers (Bottom of Page)"/>
        <w:docPartUnique/>
      </w:docPartObj>
    </w:sdtPr>
    <w:sdtContent>
      <w:p w14:paraId="23EC2C03" w14:textId="4772269B" w:rsidR="00F0769B" w:rsidRDefault="00F0769B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CD692B4" w14:textId="77777777" w:rsidR="00F0769B" w:rsidRDefault="00F0769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331880906"/>
      <w:docPartObj>
        <w:docPartGallery w:val="Page Numbers (Bottom of Page)"/>
        <w:docPartUnique/>
      </w:docPartObj>
    </w:sdtPr>
    <w:sdtContent>
      <w:p w14:paraId="2F2D7FB6" w14:textId="2EC0DE8E" w:rsidR="00F0769B" w:rsidRPr="0091455C" w:rsidRDefault="00F0769B" w:rsidP="00B47A6D">
        <w:pPr>
          <w:pStyle w:val="Footer"/>
          <w:framePr w:wrap="none" w:vAnchor="text" w:hAnchor="page" w:x="11372" w:y="596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Pr="0091455C">
          <w:rPr>
            <w:rStyle w:val="PageNumber"/>
            <w:noProof/>
            <w:sz w:val="18"/>
            <w:szCs w:val="18"/>
          </w:rPr>
          <w:t>12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20DF528D" w14:textId="045DA05A" w:rsidR="00F0769B" w:rsidRDefault="00F0769B">
    <w:pPr>
      <w:pStyle w:val="Footer"/>
    </w:pPr>
    <w:r w:rsidRPr="003C42E8">
      <w:rPr>
        <w:noProof/>
        <w:lang w:val="en-MY" w:eastAsia="en-MY"/>
      </w:rPr>
      <w:drawing>
        <wp:anchor distT="0" distB="0" distL="114300" distR="114300" simplePos="0" relativeHeight="251660288" behindDoc="1" locked="0" layoutInCell="1" allowOverlap="1" wp14:anchorId="16DD3D71" wp14:editId="02D00297">
          <wp:simplePos x="0" y="0"/>
          <wp:positionH relativeFrom="column">
            <wp:posOffset>-469370</wp:posOffset>
          </wp:positionH>
          <wp:positionV relativeFrom="paragraph">
            <wp:posOffset>186690</wp:posOffset>
          </wp:positionV>
          <wp:extent cx="7560000" cy="83820"/>
          <wp:effectExtent l="0" t="0" r="0" b="5080"/>
          <wp:wrapNone/>
          <wp:docPr id="27" name="Picture 27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634B538" w14:textId="77777777" w:rsidR="00F0769B" w:rsidRDefault="00F0769B" w:rsidP="00D71821">
    <w:pPr>
      <w:pStyle w:val="Footer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</w:rPr>
      <w:id w:val="-1229925053"/>
      <w:docPartObj>
        <w:docPartGallery w:val="Page Numbers (Bottom of Page)"/>
        <w:docPartUnique/>
      </w:docPartObj>
    </w:sdtPr>
    <w:sdtContent>
      <w:p w14:paraId="7080363A" w14:textId="77777777" w:rsidR="00F0769B" w:rsidRDefault="00F0769B" w:rsidP="00F0769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1AD4084" w14:textId="77777777" w:rsidR="00F0769B" w:rsidRDefault="00F0769B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rPr>
        <w:rStyle w:val="PageNumber"/>
        <w:sz w:val="18"/>
        <w:szCs w:val="18"/>
      </w:rPr>
      <w:id w:val="-898278481"/>
      <w:docPartObj>
        <w:docPartGallery w:val="Page Numbers (Bottom of Page)"/>
        <w:docPartUnique/>
      </w:docPartObj>
    </w:sdtPr>
    <w:sdtContent>
      <w:p w14:paraId="417EBC1E" w14:textId="2CB3F142" w:rsidR="00F0769B" w:rsidRPr="0091455C" w:rsidRDefault="00F0769B" w:rsidP="00F25A8B">
        <w:pPr>
          <w:pStyle w:val="Footer"/>
          <w:framePr w:wrap="none" w:vAnchor="text" w:hAnchor="page" w:x="11072" w:y="598"/>
          <w:rPr>
            <w:rStyle w:val="PageNumber"/>
            <w:sz w:val="18"/>
            <w:szCs w:val="18"/>
          </w:rPr>
        </w:pPr>
        <w:r w:rsidRPr="0091455C">
          <w:rPr>
            <w:rStyle w:val="PageNumber"/>
            <w:sz w:val="18"/>
            <w:szCs w:val="18"/>
          </w:rPr>
          <w:fldChar w:fldCharType="begin"/>
        </w:r>
        <w:r w:rsidRPr="0091455C">
          <w:rPr>
            <w:rStyle w:val="PageNumber"/>
            <w:sz w:val="18"/>
            <w:szCs w:val="18"/>
          </w:rPr>
          <w:instrText xml:space="preserve"> PAGE </w:instrText>
        </w:r>
        <w:r w:rsidRPr="0091455C">
          <w:rPr>
            <w:rStyle w:val="PageNumber"/>
            <w:sz w:val="18"/>
            <w:szCs w:val="18"/>
          </w:rPr>
          <w:fldChar w:fldCharType="separate"/>
        </w:r>
        <w:r w:rsidR="00621DF5">
          <w:rPr>
            <w:rStyle w:val="PageNumber"/>
            <w:noProof/>
            <w:sz w:val="18"/>
            <w:szCs w:val="18"/>
          </w:rPr>
          <w:t>5</w:t>
        </w:r>
        <w:r w:rsidRPr="0091455C">
          <w:rPr>
            <w:rStyle w:val="PageNumber"/>
            <w:sz w:val="18"/>
            <w:szCs w:val="18"/>
          </w:rPr>
          <w:fldChar w:fldCharType="end"/>
        </w:r>
      </w:p>
    </w:sdtContent>
  </w:sdt>
  <w:p w14:paraId="3603AAE2" w14:textId="6185070A" w:rsidR="00F0769B" w:rsidRDefault="00F0769B">
    <w:pPr>
      <w:pStyle w:val="Footer"/>
    </w:pPr>
    <w:r w:rsidRPr="00173F5A">
      <w:rPr>
        <w:noProof/>
        <w:lang w:val="en-MY" w:eastAsia="en-MY"/>
      </w:rPr>
      <mc:AlternateContent>
        <mc:Choice Requires="wps">
          <w:drawing>
            <wp:anchor distT="0" distB="0" distL="114300" distR="114300" simplePos="0" relativeHeight="251676672" behindDoc="0" locked="0" layoutInCell="1" allowOverlap="1" wp14:anchorId="07D04A42" wp14:editId="406AF1D2">
              <wp:simplePos x="0" y="0"/>
              <wp:positionH relativeFrom="column">
                <wp:posOffset>-163277</wp:posOffset>
              </wp:positionH>
              <wp:positionV relativeFrom="paragraph">
                <wp:posOffset>162379</wp:posOffset>
              </wp:positionV>
              <wp:extent cx="3621842" cy="165600"/>
              <wp:effectExtent l="0" t="0" r="0" b="6350"/>
              <wp:wrapNone/>
              <wp:docPr id="13" name="Text Box 1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621842" cy="1656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3CAABEF9" w14:textId="63266DAE" w:rsidR="00F0769B" w:rsidRPr="006F5120" w:rsidRDefault="00F0769B" w:rsidP="00186F3C">
                          <w:pPr>
                            <w:rPr>
                              <w:sz w:val="18"/>
                              <w:szCs w:val="18"/>
                              <w:lang w:val="en-US"/>
                            </w:rPr>
                          </w:pPr>
                          <w:r w:rsidRPr="00B409C6">
                            <w:rPr>
                              <w:sz w:val="18"/>
                              <w:szCs w:val="18"/>
                              <w:lang w:val="en-US"/>
                            </w:rPr>
                            <w:t>AllocateMate: An R package for mate allocation.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7D04A42" id="_x0000_t202" coordsize="21600,21600" o:spt="202" path="m,l,21600r21600,l21600,xe">
              <v:stroke joinstyle="miter"/>
              <v:path gradientshapeok="t" o:connecttype="rect"/>
            </v:shapetype>
            <v:shape id="Text Box 13" o:spid="_x0000_s1033" type="#_x0000_t202" style="position:absolute;margin-left:-12.85pt;margin-top:12.8pt;width:285.2pt;height:13.0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l+x1IwIAAEMEAAAOAAAAZHJzL2Uyb0RvYy54bWysU11r2zAUfR/sPwi9L3aSNRQTp2QtGYPQ&#10;FpLRZ0WWY4Otq0lK7O7X70iO09HtaexFvr7f99xzl3d927Czsq4mnfPpJOVMaUlFrY85/77ffLrl&#10;zHmhC9GQVjl/VY7frT5+WHYmUzOqqCmUZUiiXdaZnFfemyxJnKxUK9yEjNIwlmRb4fFrj0lhRYfs&#10;bZPM0nSRdGQLY0kq56B9GIx8FfOXpZL+qSyd8qzJOXrz8bXxPYQ3WS1FdrTCVLW8tCH+oYtW1BpF&#10;r6kehBfsZOs/UrW1tOSo9BNJbUJlWUsVZ8A00/TdNLtKGBVnATjOXGFy/y+tfDw/W1YX2N2cMy1a&#10;7Gives++UM+gAj6dcRncdgaOvocevqPeQRnG7kvbhi8GYrAD6dcruiGbhHK+mE1vP884k7BNFzeL&#10;NMKfvEUb6/xXRS0LQs4tthdBFeet8+gErqNLKKZpUzdN3GCjWZfzxfwmjQFXCyIajcAww9BrkHx/&#10;6C+DHah4xVyWBmY4Izc1im+F88/CggoYBfT2T3jKhlCELhJnFdmff9MHf2wIVs46UCvn7sdJWMVZ&#10;801jd4GHo2BH4TAK+tTeE9g6xeEYGUUEWN+MYmmpfQHr16EKTEJL1Mq5H8V7PxAcVyPVeh2dwDYj&#10;/FbvjAypA3wByn3/Iqy54O2xqUcaSSeyd7APvgPw65Onso47CYAOKF5wBlPjqi5XFU7h9//o9Xb7&#10;q18AAAD//wMAUEsDBBQABgAIAAAAIQCWOrFH3wAAAAkBAAAPAAAAZHJzL2Rvd25yZXYueG1sTI/L&#10;TsMwEEX3SPyDNUjsWidR01YhToV47IBCCxLsnNgkEfY4sp00/D3DCnbzOLpzptzN1rBJ+9A7FJAu&#10;E2AaG6d6bAW8Hu8XW2AhSlTSONQCvnWAXXV+VspCuRO+6OkQW0YhGAopoItxKDgPTaetDEs3aKTd&#10;p/NWRmp9y5WXJwq3hmdJsuZW9kgXOjnom043X4fRCjDvwT/USfyYbtvH+Lzn49td+iTE5cV8fQUs&#10;6jn+wfCrT+pQkVPtRlSBGQGLLN8QKiDL18AIyFcrGtRUpBvgVcn/f1D9AAAA//8DAFBLAQItABQA&#10;BgAIAAAAIQC2gziS/gAAAOEBAAATAAAAAAAAAAAAAAAAAAAAAABbQ29udGVudF9UeXBlc10ueG1s&#10;UEsBAi0AFAAGAAgAAAAhADj9If/WAAAAlAEAAAsAAAAAAAAAAAAAAAAALwEAAF9yZWxzLy5yZWxz&#10;UEsBAi0AFAAGAAgAAAAhAOaX7HUjAgAAQwQAAA4AAAAAAAAAAAAAAAAALgIAAGRycy9lMm9Eb2Mu&#10;eG1sUEsBAi0AFAAGAAgAAAAhAJY6sUffAAAACQEAAA8AAAAAAAAAAAAAAAAAfQQAAGRycy9kb3du&#10;cmV2LnhtbFBLBQYAAAAABAAEAPMAAACJBQAAAAA=&#10;" filled="f" stroked="f" strokeweight=".5pt">
              <v:textbox inset="0,0,0,0">
                <w:txbxContent>
                  <w:p w14:paraId="3CAABEF9" w14:textId="63266DAE" w:rsidR="00F0769B" w:rsidRPr="006F5120" w:rsidRDefault="00F0769B" w:rsidP="00186F3C">
                    <w:pPr>
                      <w:rPr>
                        <w:sz w:val="18"/>
                        <w:szCs w:val="18"/>
                        <w:lang w:val="en-US"/>
                      </w:rPr>
                    </w:pPr>
                    <w:r w:rsidRPr="00B409C6">
                      <w:rPr>
                        <w:sz w:val="18"/>
                        <w:szCs w:val="18"/>
                        <w:lang w:val="en-US"/>
                      </w:rPr>
                      <w:t>AllocateMate: An R package for mate allocation.</w:t>
                    </w:r>
                  </w:p>
                </w:txbxContent>
              </v:textbox>
            </v:shape>
          </w:pict>
        </mc:Fallback>
      </mc:AlternateContent>
    </w:r>
    <w:r w:rsidRPr="003C42E8">
      <w:rPr>
        <w:noProof/>
        <w:lang w:val="en-MY" w:eastAsia="en-MY"/>
      </w:rPr>
      <w:drawing>
        <wp:anchor distT="0" distB="0" distL="114300" distR="114300" simplePos="0" relativeHeight="251671552" behindDoc="1" locked="0" layoutInCell="1" allowOverlap="1" wp14:anchorId="2E7856E8" wp14:editId="42938768">
          <wp:simplePos x="0" y="0"/>
          <wp:positionH relativeFrom="column">
            <wp:posOffset>3288665</wp:posOffset>
          </wp:positionH>
          <wp:positionV relativeFrom="paragraph">
            <wp:posOffset>186690</wp:posOffset>
          </wp:positionV>
          <wp:extent cx="3600000" cy="18000"/>
          <wp:effectExtent l="0" t="0" r="0" b="0"/>
          <wp:wrapNone/>
          <wp:docPr id="23" name="Picture 23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 rot="10800000">
                    <a:off x="0" y="0"/>
                    <a:ext cx="3600000" cy="180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BCDB4C4" w14:textId="77777777" w:rsidR="00862738" w:rsidRDefault="00862738" w:rsidP="006B779E">
      <w:pPr>
        <w:spacing w:line="240" w:lineRule="auto"/>
      </w:pPr>
      <w:r>
        <w:separator/>
      </w:r>
    </w:p>
  </w:footnote>
  <w:footnote w:type="continuationSeparator" w:id="0">
    <w:p w14:paraId="7CE8392A" w14:textId="77777777" w:rsidR="00862738" w:rsidRDefault="00862738" w:rsidP="006B779E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14B2FBF" w14:textId="6BDD4283" w:rsidR="00F0769B" w:rsidRPr="003C42E8" w:rsidRDefault="00F0769B" w:rsidP="003C42E8">
    <w:pPr>
      <w:pStyle w:val="Header"/>
    </w:pPr>
    <w:r w:rsidRPr="003C42E8">
      <w:rPr>
        <w:noProof/>
        <w:lang w:val="en-MY" w:eastAsia="en-MY"/>
      </w:rPr>
      <w:drawing>
        <wp:anchor distT="0" distB="0" distL="114300" distR="114300" simplePos="0" relativeHeight="251658240" behindDoc="1" locked="0" layoutInCell="1" allowOverlap="1" wp14:anchorId="224D7F06" wp14:editId="3E37EEC6">
          <wp:simplePos x="0" y="0"/>
          <wp:positionH relativeFrom="column">
            <wp:posOffset>-470005</wp:posOffset>
          </wp:positionH>
          <wp:positionV relativeFrom="paragraph">
            <wp:posOffset>-115570</wp:posOffset>
          </wp:positionV>
          <wp:extent cx="7560000" cy="83820"/>
          <wp:effectExtent l="0" t="0" r="0" b="5080"/>
          <wp:wrapNone/>
          <wp:docPr id="25" name="Picture 25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560000" cy="8382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B2BBA9D" w14:textId="44BD326E" w:rsidR="00F0769B" w:rsidRPr="003C42E8" w:rsidRDefault="00F0769B" w:rsidP="003C42E8">
    <w:pPr>
      <w:pStyle w:val="Header"/>
    </w:pPr>
    <w:r w:rsidRPr="003C42E8">
      <w:rPr>
        <w:noProof/>
        <w:lang w:val="en-MY" w:eastAsia="en-MY"/>
      </w:rPr>
      <w:drawing>
        <wp:anchor distT="0" distB="0" distL="114300" distR="114300" simplePos="0" relativeHeight="251680768" behindDoc="1" locked="0" layoutInCell="1" allowOverlap="1" wp14:anchorId="00F7992F" wp14:editId="50133E1E">
          <wp:simplePos x="0" y="0"/>
          <wp:positionH relativeFrom="column">
            <wp:posOffset>-716280</wp:posOffset>
          </wp:positionH>
          <wp:positionV relativeFrom="paragraph">
            <wp:posOffset>-111760</wp:posOffset>
          </wp:positionV>
          <wp:extent cx="7610400" cy="82800"/>
          <wp:effectExtent l="0" t="0" r="0" b="6350"/>
          <wp:wrapNone/>
          <wp:docPr id="4" name="Picture 4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7610400" cy="82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BD4C8F6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C414A57C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39D046C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21B0E782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91CDF6E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405205F6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2182C46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2F0F84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488F4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7494F1B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22A3E28"/>
    <w:multiLevelType w:val="hybridMultilevel"/>
    <w:tmpl w:val="C9624C0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3591095"/>
    <w:multiLevelType w:val="hybridMultilevel"/>
    <w:tmpl w:val="9C18E0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05467753"/>
    <w:multiLevelType w:val="hybridMultilevel"/>
    <w:tmpl w:val="ED241E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07C13189"/>
    <w:multiLevelType w:val="hybridMultilevel"/>
    <w:tmpl w:val="2BAE265E"/>
    <w:lvl w:ilvl="0" w:tplc="489E60F4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10"/>
        <w:w w:val="100"/>
        <w:sz w:val="24"/>
        <w:szCs w:val="24"/>
        <w:lang w:val="en-GB" w:eastAsia="en-GB" w:bidi="en-GB"/>
      </w:rPr>
    </w:lvl>
    <w:lvl w:ilvl="1" w:tplc="FF981768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3566EB8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BC081AD4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9ECA48EE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498F3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4B6E4F1A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E950349C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BFAE018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4" w15:restartNumberingAfterBreak="0">
    <w:nsid w:val="0875261F"/>
    <w:multiLevelType w:val="hybridMultilevel"/>
    <w:tmpl w:val="6F0CC00E"/>
    <w:lvl w:ilvl="0" w:tplc="6C58E80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9"/>
        <w:w w:val="100"/>
        <w:sz w:val="24"/>
        <w:szCs w:val="24"/>
        <w:lang w:val="en-GB" w:eastAsia="en-GB" w:bidi="en-GB"/>
      </w:rPr>
    </w:lvl>
    <w:lvl w:ilvl="1" w:tplc="5F361FD0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BEC4FEF4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8ED60D1A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19B0F8A6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C2B8B52A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BEE4A138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8F368EC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FC4229F6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5" w15:restartNumberingAfterBreak="0">
    <w:nsid w:val="23CB5F4C"/>
    <w:multiLevelType w:val="hybridMultilevel"/>
    <w:tmpl w:val="7C065920"/>
    <w:lvl w:ilvl="0" w:tplc="9ABA43EC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4"/>
        <w:w w:val="100"/>
        <w:sz w:val="24"/>
        <w:szCs w:val="24"/>
        <w:lang w:val="en-GB" w:eastAsia="en-GB" w:bidi="en-GB"/>
      </w:rPr>
    </w:lvl>
    <w:lvl w:ilvl="1" w:tplc="33465F8A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8927D5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C7FED1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DE3C53A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492A44AC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04102890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A2D67B1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E17AC960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16" w15:restartNumberingAfterBreak="0">
    <w:nsid w:val="28882FBD"/>
    <w:multiLevelType w:val="hybridMultilevel"/>
    <w:tmpl w:val="33442E20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3611EC"/>
    <w:multiLevelType w:val="hybridMultilevel"/>
    <w:tmpl w:val="A0E276C2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248331E"/>
    <w:multiLevelType w:val="hybridMultilevel"/>
    <w:tmpl w:val="A330FC7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9" w15:restartNumberingAfterBreak="0">
    <w:nsid w:val="359B2D6F"/>
    <w:multiLevelType w:val="hybridMultilevel"/>
    <w:tmpl w:val="B7AA835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F4F6BC2"/>
    <w:multiLevelType w:val="hybridMultilevel"/>
    <w:tmpl w:val="819E2B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6101E06"/>
    <w:multiLevelType w:val="hybridMultilevel"/>
    <w:tmpl w:val="EC5AFE8C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68742FA"/>
    <w:multiLevelType w:val="hybridMultilevel"/>
    <w:tmpl w:val="44B4100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1AE75F4"/>
    <w:multiLevelType w:val="hybridMultilevel"/>
    <w:tmpl w:val="EC24AC16"/>
    <w:lvl w:ilvl="0" w:tplc="4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7A6A7914"/>
    <w:multiLevelType w:val="hybridMultilevel"/>
    <w:tmpl w:val="8988BE3C"/>
    <w:lvl w:ilvl="0" w:tplc="8FE016CA">
      <w:numFmt w:val="bullet"/>
      <w:lvlText w:val="•"/>
      <w:lvlJc w:val="left"/>
      <w:pPr>
        <w:ind w:left="363" w:hanging="284"/>
      </w:pPr>
      <w:rPr>
        <w:rFonts w:ascii="MyriadPro-Light" w:eastAsia="MyriadPro-Light" w:hAnsi="MyriadPro-Light" w:cs="MyriadPro-Light" w:hint="default"/>
        <w:spacing w:val="-5"/>
        <w:w w:val="100"/>
        <w:sz w:val="24"/>
        <w:szCs w:val="24"/>
        <w:lang w:val="en-GB" w:eastAsia="en-GB" w:bidi="en-GB"/>
      </w:rPr>
    </w:lvl>
    <w:lvl w:ilvl="1" w:tplc="A63001FE">
      <w:numFmt w:val="bullet"/>
      <w:lvlText w:val="•"/>
      <w:lvlJc w:val="left"/>
      <w:pPr>
        <w:ind w:left="861" w:hanging="284"/>
      </w:pPr>
      <w:rPr>
        <w:rFonts w:hint="default"/>
        <w:lang w:val="en-GB" w:eastAsia="en-GB" w:bidi="en-GB"/>
      </w:rPr>
    </w:lvl>
    <w:lvl w:ilvl="2" w:tplc="ACCA5C0C">
      <w:numFmt w:val="bullet"/>
      <w:lvlText w:val="•"/>
      <w:lvlJc w:val="left"/>
      <w:pPr>
        <w:ind w:left="1363" w:hanging="284"/>
      </w:pPr>
      <w:rPr>
        <w:rFonts w:hint="default"/>
        <w:lang w:val="en-GB" w:eastAsia="en-GB" w:bidi="en-GB"/>
      </w:rPr>
    </w:lvl>
    <w:lvl w:ilvl="3" w:tplc="A06CC08E">
      <w:numFmt w:val="bullet"/>
      <w:lvlText w:val="•"/>
      <w:lvlJc w:val="left"/>
      <w:pPr>
        <w:ind w:left="1864" w:hanging="284"/>
      </w:pPr>
      <w:rPr>
        <w:rFonts w:hint="default"/>
        <w:lang w:val="en-GB" w:eastAsia="en-GB" w:bidi="en-GB"/>
      </w:rPr>
    </w:lvl>
    <w:lvl w:ilvl="4" w:tplc="A0B239B4">
      <w:numFmt w:val="bullet"/>
      <w:lvlText w:val="•"/>
      <w:lvlJc w:val="left"/>
      <w:pPr>
        <w:ind w:left="2366" w:hanging="284"/>
      </w:pPr>
      <w:rPr>
        <w:rFonts w:hint="default"/>
        <w:lang w:val="en-GB" w:eastAsia="en-GB" w:bidi="en-GB"/>
      </w:rPr>
    </w:lvl>
    <w:lvl w:ilvl="5" w:tplc="FE70DAC4">
      <w:numFmt w:val="bullet"/>
      <w:lvlText w:val="•"/>
      <w:lvlJc w:val="left"/>
      <w:pPr>
        <w:ind w:left="2868" w:hanging="284"/>
      </w:pPr>
      <w:rPr>
        <w:rFonts w:hint="default"/>
        <w:lang w:val="en-GB" w:eastAsia="en-GB" w:bidi="en-GB"/>
      </w:rPr>
    </w:lvl>
    <w:lvl w:ilvl="6" w:tplc="3732FEF2">
      <w:numFmt w:val="bullet"/>
      <w:lvlText w:val="•"/>
      <w:lvlJc w:val="left"/>
      <w:pPr>
        <w:ind w:left="3369" w:hanging="284"/>
      </w:pPr>
      <w:rPr>
        <w:rFonts w:hint="default"/>
        <w:lang w:val="en-GB" w:eastAsia="en-GB" w:bidi="en-GB"/>
      </w:rPr>
    </w:lvl>
    <w:lvl w:ilvl="7" w:tplc="159C7228">
      <w:numFmt w:val="bullet"/>
      <w:lvlText w:val="•"/>
      <w:lvlJc w:val="left"/>
      <w:pPr>
        <w:ind w:left="3871" w:hanging="284"/>
      </w:pPr>
      <w:rPr>
        <w:rFonts w:hint="default"/>
        <w:lang w:val="en-GB" w:eastAsia="en-GB" w:bidi="en-GB"/>
      </w:rPr>
    </w:lvl>
    <w:lvl w:ilvl="8" w:tplc="0B983998">
      <w:numFmt w:val="bullet"/>
      <w:lvlText w:val="•"/>
      <w:lvlJc w:val="left"/>
      <w:pPr>
        <w:ind w:left="4372" w:hanging="284"/>
      </w:pPr>
      <w:rPr>
        <w:rFonts w:hint="default"/>
        <w:lang w:val="en-GB" w:eastAsia="en-GB" w:bidi="en-GB"/>
      </w:rPr>
    </w:lvl>
  </w:abstractNum>
  <w:abstractNum w:abstractNumId="25" w15:restartNumberingAfterBreak="0">
    <w:nsid w:val="7E8E73E9"/>
    <w:multiLevelType w:val="hybridMultilevel"/>
    <w:tmpl w:val="0DD4C2A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19"/>
  </w:num>
  <w:num w:numId="3">
    <w:abstractNumId w:val="12"/>
  </w:num>
  <w:num w:numId="4">
    <w:abstractNumId w:val="10"/>
  </w:num>
  <w:num w:numId="5">
    <w:abstractNumId w:val="25"/>
  </w:num>
  <w:num w:numId="6">
    <w:abstractNumId w:val="22"/>
  </w:num>
  <w:num w:numId="7">
    <w:abstractNumId w:val="18"/>
  </w:num>
  <w:num w:numId="8">
    <w:abstractNumId w:val="11"/>
  </w:num>
  <w:num w:numId="9">
    <w:abstractNumId w:val="15"/>
  </w:num>
  <w:num w:numId="10">
    <w:abstractNumId w:val="14"/>
  </w:num>
  <w:num w:numId="11">
    <w:abstractNumId w:val="13"/>
  </w:num>
  <w:num w:numId="12">
    <w:abstractNumId w:val="24"/>
  </w:num>
  <w:num w:numId="13">
    <w:abstractNumId w:val="0"/>
  </w:num>
  <w:num w:numId="14">
    <w:abstractNumId w:val="1"/>
  </w:num>
  <w:num w:numId="15">
    <w:abstractNumId w:val="2"/>
  </w:num>
  <w:num w:numId="16">
    <w:abstractNumId w:val="3"/>
  </w:num>
  <w:num w:numId="17">
    <w:abstractNumId w:val="8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9"/>
  </w:num>
  <w:num w:numId="23">
    <w:abstractNumId w:val="21"/>
  </w:num>
  <w:num w:numId="24">
    <w:abstractNumId w:val="16"/>
  </w:num>
  <w:num w:numId="25">
    <w:abstractNumId w:val="17"/>
  </w:num>
  <w:num w:numId="26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72"/>
  <w:hideSpellingErrors/>
  <w:proofState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Aquacul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d9rffffgf0ts3es0wcvpxaq0ppaa2ffa2xe&quot;&gt;Matthew Hamilton-2020 version&lt;record-ids&gt;&lt;item&gt;1978&lt;/item&gt;&lt;item&gt;3074&lt;/item&gt;&lt;item&gt;5484&lt;/item&gt;&lt;item&gt;5901&lt;/item&gt;&lt;item&gt;5951&lt;/item&gt;&lt;item&gt;6073&lt;/item&gt;&lt;item&gt;6138&lt;/item&gt;&lt;item&gt;6243&lt;/item&gt;&lt;item&gt;6244&lt;/item&gt;&lt;/record-ids&gt;&lt;/item&gt;&lt;/Libraries&gt;"/>
  </w:docVars>
  <w:rsids>
    <w:rsidRoot w:val="00E32242"/>
    <w:rsid w:val="000141B2"/>
    <w:rsid w:val="00033D02"/>
    <w:rsid w:val="00042575"/>
    <w:rsid w:val="0004740F"/>
    <w:rsid w:val="00055CF3"/>
    <w:rsid w:val="0008527A"/>
    <w:rsid w:val="0008768B"/>
    <w:rsid w:val="000A0F11"/>
    <w:rsid w:val="000A0F3F"/>
    <w:rsid w:val="000A1AD5"/>
    <w:rsid w:val="000C7CBE"/>
    <w:rsid w:val="000E1BC5"/>
    <w:rsid w:val="000F7832"/>
    <w:rsid w:val="001052BE"/>
    <w:rsid w:val="00120703"/>
    <w:rsid w:val="00121E42"/>
    <w:rsid w:val="0015570A"/>
    <w:rsid w:val="00172737"/>
    <w:rsid w:val="00173726"/>
    <w:rsid w:val="00173F5A"/>
    <w:rsid w:val="00186F3C"/>
    <w:rsid w:val="001C60B0"/>
    <w:rsid w:val="001D013B"/>
    <w:rsid w:val="001D6E38"/>
    <w:rsid w:val="00206E2D"/>
    <w:rsid w:val="00212ECB"/>
    <w:rsid w:val="00232938"/>
    <w:rsid w:val="00240365"/>
    <w:rsid w:val="00243F8D"/>
    <w:rsid w:val="002574BF"/>
    <w:rsid w:val="002901E5"/>
    <w:rsid w:val="0029554D"/>
    <w:rsid w:val="002C578B"/>
    <w:rsid w:val="002E642D"/>
    <w:rsid w:val="002E7B9C"/>
    <w:rsid w:val="0030565A"/>
    <w:rsid w:val="00314C85"/>
    <w:rsid w:val="00316139"/>
    <w:rsid w:val="003300F9"/>
    <w:rsid w:val="00351796"/>
    <w:rsid w:val="00377E97"/>
    <w:rsid w:val="003A1918"/>
    <w:rsid w:val="003B4948"/>
    <w:rsid w:val="003C42E8"/>
    <w:rsid w:val="003D76F6"/>
    <w:rsid w:val="003E2E44"/>
    <w:rsid w:val="003E69A7"/>
    <w:rsid w:val="003E7173"/>
    <w:rsid w:val="003F201A"/>
    <w:rsid w:val="00406C52"/>
    <w:rsid w:val="004107E9"/>
    <w:rsid w:val="004422FA"/>
    <w:rsid w:val="004466BD"/>
    <w:rsid w:val="0045123F"/>
    <w:rsid w:val="004A2F4D"/>
    <w:rsid w:val="004A3424"/>
    <w:rsid w:val="004A56E9"/>
    <w:rsid w:val="004B52D9"/>
    <w:rsid w:val="004B591F"/>
    <w:rsid w:val="004B7388"/>
    <w:rsid w:val="004C1E67"/>
    <w:rsid w:val="004C5675"/>
    <w:rsid w:val="004D1242"/>
    <w:rsid w:val="004E112D"/>
    <w:rsid w:val="004F43D3"/>
    <w:rsid w:val="00506E71"/>
    <w:rsid w:val="005122A5"/>
    <w:rsid w:val="0052648E"/>
    <w:rsid w:val="00540225"/>
    <w:rsid w:val="005572AC"/>
    <w:rsid w:val="00566740"/>
    <w:rsid w:val="00566C55"/>
    <w:rsid w:val="005C10F3"/>
    <w:rsid w:val="005C17EF"/>
    <w:rsid w:val="005C5275"/>
    <w:rsid w:val="005D2E17"/>
    <w:rsid w:val="005E5C1D"/>
    <w:rsid w:val="006061DC"/>
    <w:rsid w:val="00621DF5"/>
    <w:rsid w:val="006432E5"/>
    <w:rsid w:val="006579F5"/>
    <w:rsid w:val="006660C1"/>
    <w:rsid w:val="006774B5"/>
    <w:rsid w:val="0068589C"/>
    <w:rsid w:val="006907E1"/>
    <w:rsid w:val="006A544D"/>
    <w:rsid w:val="006B779E"/>
    <w:rsid w:val="006E5473"/>
    <w:rsid w:val="006F5120"/>
    <w:rsid w:val="006F5F00"/>
    <w:rsid w:val="00721C89"/>
    <w:rsid w:val="00733E7D"/>
    <w:rsid w:val="007347CC"/>
    <w:rsid w:val="00736018"/>
    <w:rsid w:val="0075168F"/>
    <w:rsid w:val="0078615B"/>
    <w:rsid w:val="007A0288"/>
    <w:rsid w:val="007A5078"/>
    <w:rsid w:val="007B32E3"/>
    <w:rsid w:val="007C72D7"/>
    <w:rsid w:val="007D2960"/>
    <w:rsid w:val="007F7545"/>
    <w:rsid w:val="008050D8"/>
    <w:rsid w:val="008058E7"/>
    <w:rsid w:val="00811F41"/>
    <w:rsid w:val="00862738"/>
    <w:rsid w:val="00905A44"/>
    <w:rsid w:val="0091455C"/>
    <w:rsid w:val="00947946"/>
    <w:rsid w:val="00960079"/>
    <w:rsid w:val="00966A32"/>
    <w:rsid w:val="009676BB"/>
    <w:rsid w:val="00987CDB"/>
    <w:rsid w:val="009A7001"/>
    <w:rsid w:val="009B0642"/>
    <w:rsid w:val="009D4C11"/>
    <w:rsid w:val="009D4ED9"/>
    <w:rsid w:val="009D51FA"/>
    <w:rsid w:val="009E04B7"/>
    <w:rsid w:val="009F0CA1"/>
    <w:rsid w:val="009F45A2"/>
    <w:rsid w:val="009F5E4B"/>
    <w:rsid w:val="00A04CFD"/>
    <w:rsid w:val="00A04E3C"/>
    <w:rsid w:val="00A149F5"/>
    <w:rsid w:val="00A152B1"/>
    <w:rsid w:val="00A2056A"/>
    <w:rsid w:val="00A5683C"/>
    <w:rsid w:val="00A902A2"/>
    <w:rsid w:val="00AA4688"/>
    <w:rsid w:val="00AA6907"/>
    <w:rsid w:val="00AB25FE"/>
    <w:rsid w:val="00AF0682"/>
    <w:rsid w:val="00B21B43"/>
    <w:rsid w:val="00B22EA6"/>
    <w:rsid w:val="00B2443E"/>
    <w:rsid w:val="00B409C6"/>
    <w:rsid w:val="00B47A6D"/>
    <w:rsid w:val="00B734DB"/>
    <w:rsid w:val="00B87037"/>
    <w:rsid w:val="00BA2B63"/>
    <w:rsid w:val="00BA4D4A"/>
    <w:rsid w:val="00BC120A"/>
    <w:rsid w:val="00C02E34"/>
    <w:rsid w:val="00C4089F"/>
    <w:rsid w:val="00C66070"/>
    <w:rsid w:val="00C84771"/>
    <w:rsid w:val="00C92E3E"/>
    <w:rsid w:val="00CA262A"/>
    <w:rsid w:val="00CD10C9"/>
    <w:rsid w:val="00CD2FDE"/>
    <w:rsid w:val="00CD3DB5"/>
    <w:rsid w:val="00CD5890"/>
    <w:rsid w:val="00CD7D23"/>
    <w:rsid w:val="00CE0846"/>
    <w:rsid w:val="00D03BD3"/>
    <w:rsid w:val="00D325D7"/>
    <w:rsid w:val="00D41714"/>
    <w:rsid w:val="00D47270"/>
    <w:rsid w:val="00D566E6"/>
    <w:rsid w:val="00D70078"/>
    <w:rsid w:val="00D71821"/>
    <w:rsid w:val="00DA31E8"/>
    <w:rsid w:val="00DD1BFF"/>
    <w:rsid w:val="00DD2BC9"/>
    <w:rsid w:val="00DD4C80"/>
    <w:rsid w:val="00DF0C8C"/>
    <w:rsid w:val="00DF4B39"/>
    <w:rsid w:val="00DF66C6"/>
    <w:rsid w:val="00E23ED9"/>
    <w:rsid w:val="00E32242"/>
    <w:rsid w:val="00E46695"/>
    <w:rsid w:val="00E54874"/>
    <w:rsid w:val="00E700F5"/>
    <w:rsid w:val="00E729C2"/>
    <w:rsid w:val="00E92FAC"/>
    <w:rsid w:val="00EB797D"/>
    <w:rsid w:val="00EB7DD2"/>
    <w:rsid w:val="00EC3E15"/>
    <w:rsid w:val="00EC71B9"/>
    <w:rsid w:val="00ED04DE"/>
    <w:rsid w:val="00ED44E7"/>
    <w:rsid w:val="00ED4D30"/>
    <w:rsid w:val="00EF0557"/>
    <w:rsid w:val="00F0769B"/>
    <w:rsid w:val="00F21445"/>
    <w:rsid w:val="00F23197"/>
    <w:rsid w:val="00F25A8B"/>
    <w:rsid w:val="00F320E6"/>
    <w:rsid w:val="00F35717"/>
    <w:rsid w:val="00F51D85"/>
    <w:rsid w:val="00F6369A"/>
    <w:rsid w:val="00F650EF"/>
    <w:rsid w:val="00F7026A"/>
    <w:rsid w:val="00F81201"/>
    <w:rsid w:val="00FD555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my-M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A8EE12A"/>
  <w15:chartTrackingRefBased/>
  <w15:docId w15:val="{2DBE37F9-A7AB-4C44-ADA0-2DE2324BB8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Theme="minorHAnsi" w:hAnsi="Arial" w:cs="Times New Roman"/>
        <w:lang w:val="en-MY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6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65" w:qFormat="1"/>
    <w:lsdException w:name="Intense Emphasis" w:uiPriority="66" w:qFormat="1"/>
    <w:lsdException w:name="Subtle Reference" w:uiPriority="67" w:qFormat="1"/>
    <w:lsdException w:name="Intense Reference" w:uiPriority="68" w:qFormat="1"/>
    <w:lsdException w:name="Book Title" w:uiPriority="69" w:qFormat="1"/>
    <w:lsdException w:name="Bibliography" w:semiHidden="1" w:uiPriority="37" w:unhideWhenUsed="1"/>
    <w:lsdException w:name="TOC Heading" w:semiHidden="1" w:uiPriority="7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A544D"/>
    <w:pPr>
      <w:spacing w:line="259" w:lineRule="auto"/>
    </w:pPr>
    <w:rPr>
      <w:rFonts w:eastAsiaTheme="minorEastAsia" w:cstheme="minorBidi"/>
      <w:color w:val="000000" w:themeColor="text1"/>
      <w:sz w:val="24"/>
      <w:szCs w:val="22"/>
      <w:lang w:val="en-GB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F5120"/>
    <w:pPr>
      <w:keepNext/>
      <w:keepLines/>
      <w:spacing w:before="120" w:after="120" w:line="240" w:lineRule="auto"/>
      <w:outlineLvl w:val="0"/>
    </w:pPr>
    <w:rPr>
      <w:rFonts w:eastAsiaTheme="majorEastAsia" w:cstheme="majorBidi"/>
      <w:b/>
      <w:color w:val="0099CD" w:themeColor="text2"/>
      <w:sz w:val="40"/>
      <w:szCs w:val="32"/>
      <w:lang w:val="en-US"/>
    </w:rPr>
  </w:style>
  <w:style w:type="paragraph" w:styleId="Heading2">
    <w:name w:val="heading 2"/>
    <w:aliases w:val="Subheading1"/>
    <w:basedOn w:val="Normal"/>
    <w:next w:val="Normal"/>
    <w:link w:val="Heading2Char"/>
    <w:uiPriority w:val="9"/>
    <w:unhideWhenUsed/>
    <w:qFormat/>
    <w:rsid w:val="00CA262A"/>
    <w:pPr>
      <w:keepNext/>
      <w:keepLines/>
      <w:spacing w:after="120"/>
      <w:outlineLvl w:val="1"/>
    </w:pPr>
    <w:rPr>
      <w:rFonts w:eastAsiaTheme="majorEastAsia" w:cstheme="majorBidi"/>
      <w:b/>
      <w:noProof/>
      <w:color w:val="43A1A1" w:themeColor="background2" w:themeShade="BF"/>
      <w:sz w:val="32"/>
      <w:szCs w:val="26"/>
      <w:lang w:eastAsia="en-GB"/>
    </w:rPr>
  </w:style>
  <w:style w:type="paragraph" w:styleId="Heading3">
    <w:name w:val="heading 3"/>
    <w:aliases w:val="Subheading2"/>
    <w:basedOn w:val="Normal"/>
    <w:next w:val="Normal"/>
    <w:link w:val="Heading3Char"/>
    <w:uiPriority w:val="9"/>
    <w:unhideWhenUsed/>
    <w:qFormat/>
    <w:rsid w:val="0004740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b/>
      <w:color w:val="6FC3C3" w:themeColor="background2"/>
    </w:rPr>
  </w:style>
  <w:style w:type="paragraph" w:styleId="Heading4">
    <w:name w:val="heading 4"/>
    <w:aliases w:val="Subheading3"/>
    <w:basedOn w:val="Normal"/>
    <w:next w:val="Normal"/>
    <w:link w:val="Heading4Char"/>
    <w:uiPriority w:val="9"/>
    <w:unhideWhenUsed/>
    <w:qFormat/>
    <w:rsid w:val="0004740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Cs/>
      <w:color w:val="A8DBDB" w:themeColor="background2" w:themeTint="99"/>
    </w:rPr>
  </w:style>
  <w:style w:type="paragraph" w:styleId="Heading5">
    <w:name w:val="heading 5"/>
    <w:aliases w:val="Subheading4"/>
    <w:basedOn w:val="Normal"/>
    <w:next w:val="Normal"/>
    <w:link w:val="Heading5Char"/>
    <w:uiPriority w:val="9"/>
    <w:semiHidden/>
    <w:unhideWhenUsed/>
    <w:qFormat/>
    <w:rsid w:val="0004740F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C5E7E7" w:themeColor="background2" w:themeTint="6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5120"/>
    <w:rPr>
      <w:rFonts w:eastAsiaTheme="majorEastAsia" w:cstheme="majorBidi"/>
      <w:b/>
      <w:color w:val="0099CD" w:themeColor="text2"/>
      <w:sz w:val="40"/>
      <w:szCs w:val="32"/>
      <w:lang w:val="en-US"/>
    </w:rPr>
  </w:style>
  <w:style w:type="character" w:customStyle="1" w:styleId="Heading2Char">
    <w:name w:val="Heading 2 Char"/>
    <w:aliases w:val="Subheading1 Char"/>
    <w:basedOn w:val="DefaultParagraphFont"/>
    <w:link w:val="Heading2"/>
    <w:uiPriority w:val="9"/>
    <w:rsid w:val="00CA262A"/>
    <w:rPr>
      <w:rFonts w:eastAsiaTheme="majorEastAsia" w:cstheme="majorBidi"/>
      <w:b/>
      <w:noProof/>
      <w:color w:val="43A1A1" w:themeColor="background2" w:themeShade="BF"/>
      <w:sz w:val="32"/>
      <w:szCs w:val="26"/>
      <w:lang w:val="en-GB" w:eastAsia="en-GB"/>
    </w:rPr>
  </w:style>
  <w:style w:type="paragraph" w:styleId="Title">
    <w:name w:val="Title"/>
    <w:basedOn w:val="Normal"/>
    <w:next w:val="Normal"/>
    <w:link w:val="TitleChar"/>
    <w:uiPriority w:val="10"/>
    <w:qFormat/>
    <w:rsid w:val="00EC3E15"/>
    <w:pPr>
      <w:contextualSpacing/>
    </w:pPr>
    <w:rPr>
      <w:rFonts w:eastAsiaTheme="majorEastAsia" w:cstheme="majorBidi"/>
      <w:b/>
      <w:color w:val="0099CD" w:themeColor="text2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C3E15"/>
    <w:rPr>
      <w:rFonts w:ascii="Calibri Light" w:eastAsiaTheme="majorEastAsia" w:hAnsi="Calibri Light" w:cstheme="majorBidi"/>
      <w:b/>
      <w:color w:val="0099CD" w:themeColor="text2"/>
      <w:spacing w:val="-10"/>
      <w:kern w:val="28"/>
      <w:sz w:val="56"/>
      <w:szCs w:val="56"/>
      <w:lang w:val="en-GB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45123F"/>
    <w:pPr>
      <w:numPr>
        <w:ilvl w:val="1"/>
      </w:numPr>
      <w:spacing w:after="160"/>
    </w:pPr>
    <w:rPr>
      <w:b/>
      <w:color w:val="F7C542" w:themeColor="accent1"/>
      <w:spacing w:val="15"/>
      <w:sz w:val="40"/>
    </w:rPr>
  </w:style>
  <w:style w:type="character" w:customStyle="1" w:styleId="SubtitleChar">
    <w:name w:val="Subtitle Char"/>
    <w:basedOn w:val="DefaultParagraphFont"/>
    <w:link w:val="Subtitle"/>
    <w:uiPriority w:val="11"/>
    <w:rsid w:val="0045123F"/>
    <w:rPr>
      <w:rFonts w:eastAsiaTheme="minorEastAsia" w:cstheme="minorBidi"/>
      <w:b/>
      <w:color w:val="F7C542" w:themeColor="accent1"/>
      <w:spacing w:val="15"/>
      <w:sz w:val="40"/>
      <w:szCs w:val="22"/>
      <w:lang w:val="en-GB"/>
    </w:rPr>
  </w:style>
  <w:style w:type="character" w:styleId="Emphasis">
    <w:name w:val="Emphasis"/>
    <w:basedOn w:val="DefaultParagraphFont"/>
    <w:uiPriority w:val="20"/>
    <w:qFormat/>
    <w:rsid w:val="00E32242"/>
    <w:rPr>
      <w:rFonts w:ascii="Arial" w:hAnsi="Arial"/>
      <w:i/>
      <w:iCs/>
    </w:rPr>
  </w:style>
  <w:style w:type="character" w:styleId="Strong">
    <w:name w:val="Strong"/>
    <w:basedOn w:val="DefaultParagraphFont"/>
    <w:uiPriority w:val="22"/>
    <w:qFormat/>
    <w:rsid w:val="00E32242"/>
    <w:rPr>
      <w:rFonts w:ascii="Arial" w:hAnsi="Arial"/>
      <w:b/>
      <w:bCs/>
    </w:rPr>
  </w:style>
  <w:style w:type="paragraph" w:styleId="IntenseQuote">
    <w:name w:val="Intense Quote"/>
    <w:basedOn w:val="Normal"/>
    <w:next w:val="Normal"/>
    <w:link w:val="IntenseQuoteChar"/>
    <w:uiPriority w:val="60"/>
    <w:qFormat/>
    <w:rsid w:val="00F650EF"/>
    <w:pPr>
      <w:pBdr>
        <w:top w:val="single" w:sz="4" w:space="10" w:color="F7C542" w:themeColor="accent1"/>
        <w:bottom w:val="single" w:sz="4" w:space="10" w:color="F7C542" w:themeColor="accent1"/>
      </w:pBdr>
      <w:spacing w:before="360" w:after="360"/>
      <w:ind w:left="864" w:right="864"/>
      <w:jc w:val="center"/>
    </w:pPr>
    <w:rPr>
      <w:i/>
      <w:iCs/>
      <w:color w:val="6FC3C3" w:themeColor="background2"/>
    </w:rPr>
  </w:style>
  <w:style w:type="character" w:customStyle="1" w:styleId="IntenseQuoteChar">
    <w:name w:val="Intense Quote Char"/>
    <w:basedOn w:val="DefaultParagraphFont"/>
    <w:link w:val="IntenseQuote"/>
    <w:uiPriority w:val="60"/>
    <w:rsid w:val="00F650EF"/>
    <w:rPr>
      <w:rFonts w:cstheme="minorBidi"/>
      <w:i/>
      <w:iCs/>
      <w:color w:val="6FC3C3" w:themeColor="background2"/>
      <w:szCs w:val="22"/>
      <w:lang w:val="en-GB"/>
    </w:rPr>
  </w:style>
  <w:style w:type="character" w:styleId="SubtleEmphasis">
    <w:name w:val="Subtle Emphasis"/>
    <w:basedOn w:val="DefaultParagraphFont"/>
    <w:uiPriority w:val="65"/>
    <w:qFormat/>
    <w:rsid w:val="00E32242"/>
    <w:rPr>
      <w:rFonts w:ascii="Arial" w:hAnsi="Arial"/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66"/>
    <w:qFormat/>
    <w:rsid w:val="00F650EF"/>
    <w:rPr>
      <w:rFonts w:ascii="Arial" w:hAnsi="Arial"/>
      <w:i/>
      <w:iCs/>
      <w:color w:val="6FC3C3" w:themeColor="background2"/>
    </w:rPr>
  </w:style>
  <w:style w:type="character" w:styleId="SubtleReference">
    <w:name w:val="Subtle Reference"/>
    <w:basedOn w:val="DefaultParagraphFont"/>
    <w:uiPriority w:val="67"/>
    <w:qFormat/>
    <w:rsid w:val="00E32242"/>
    <w:rPr>
      <w:rFonts w:ascii="Arial" w:hAnsi="Arial"/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68"/>
    <w:qFormat/>
    <w:rsid w:val="00F650EF"/>
    <w:rPr>
      <w:rFonts w:ascii="Arial" w:hAnsi="Arial"/>
      <w:b/>
      <w:bCs/>
      <w:smallCaps/>
      <w:color w:val="6FC3C3" w:themeColor="background2"/>
      <w:spacing w:val="5"/>
    </w:rPr>
  </w:style>
  <w:style w:type="character" w:styleId="BookTitle">
    <w:name w:val="Book Title"/>
    <w:basedOn w:val="DefaultParagraphFont"/>
    <w:uiPriority w:val="69"/>
    <w:qFormat/>
    <w:rsid w:val="00E32242"/>
    <w:rPr>
      <w:rFonts w:ascii="Arial" w:hAnsi="Arial"/>
      <w:b/>
      <w:bCs/>
      <w:i/>
      <w:iCs/>
      <w:spacing w:val="5"/>
    </w:rPr>
  </w:style>
  <w:style w:type="paragraph" w:styleId="ListParagraph">
    <w:name w:val="List Paragraph"/>
    <w:basedOn w:val="Normal"/>
    <w:uiPriority w:val="34"/>
    <w:qFormat/>
    <w:rsid w:val="005C10F3"/>
    <w:pPr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E32242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2242"/>
    <w:rPr>
      <w:i/>
      <w:iCs/>
      <w:color w:val="404040" w:themeColor="text1" w:themeTint="BF"/>
      <w:sz w:val="24"/>
      <w:szCs w:val="24"/>
      <w:lang w:val="en-US"/>
    </w:rPr>
  </w:style>
  <w:style w:type="paragraph" w:styleId="NoSpacing">
    <w:name w:val="No Spacing"/>
    <w:autoRedefine/>
    <w:uiPriority w:val="1"/>
    <w:qFormat/>
    <w:rsid w:val="00E32242"/>
    <w:rPr>
      <w:sz w:val="24"/>
      <w:szCs w:val="24"/>
      <w:lang w:val="en-US"/>
    </w:rPr>
  </w:style>
  <w:style w:type="character" w:customStyle="1" w:styleId="Heading3Char">
    <w:name w:val="Heading 3 Char"/>
    <w:aliases w:val="Subheading2 Char"/>
    <w:basedOn w:val="DefaultParagraphFont"/>
    <w:link w:val="Heading3"/>
    <w:uiPriority w:val="9"/>
    <w:rsid w:val="0004740F"/>
    <w:rPr>
      <w:rFonts w:asciiTheme="majorHAnsi" w:eastAsiaTheme="majorEastAsia" w:hAnsiTheme="majorHAnsi" w:cstheme="majorBidi"/>
      <w:b/>
      <w:color w:val="6FC3C3" w:themeColor="background2"/>
      <w:sz w:val="24"/>
      <w:szCs w:val="22"/>
      <w:lang w:val="en-GB"/>
    </w:rPr>
  </w:style>
  <w:style w:type="paragraph" w:customStyle="1" w:styleId="TableParagraph">
    <w:name w:val="Table Paragraph"/>
    <w:basedOn w:val="Normal"/>
    <w:uiPriority w:val="1"/>
    <w:qFormat/>
    <w:rsid w:val="00E32242"/>
    <w:pPr>
      <w:widowControl w:val="0"/>
      <w:autoSpaceDE w:val="0"/>
      <w:autoSpaceDN w:val="0"/>
      <w:spacing w:before="1" w:line="240" w:lineRule="auto"/>
      <w:ind w:left="57"/>
    </w:pPr>
    <w:rPr>
      <w:rFonts w:eastAsia="Arial" w:cs="Arial"/>
      <w:color w:val="auto"/>
      <w:sz w:val="22"/>
      <w:lang w:eastAsia="en-GB" w:bidi="en-GB"/>
    </w:rPr>
  </w:style>
  <w:style w:type="paragraph" w:customStyle="1" w:styleId="PRHeading01WorldFishParagraphStyleWorldFishProgramReport">
    <w:name w:val="PR_Heading_01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b/>
      <w:bCs/>
      <w:color w:val="1A4884"/>
      <w:sz w:val="32"/>
      <w:szCs w:val="32"/>
    </w:rPr>
  </w:style>
  <w:style w:type="paragraph" w:customStyle="1" w:styleId="PRBodyTextWorldFishParagraphStyleWorldFishProgramReport">
    <w:name w:val="PR_Body_Text (WorldFish_Paragraph_Style:WorldFish_Program_Report)"/>
    <w:basedOn w:val="Normal"/>
    <w:uiPriority w:val="99"/>
    <w:rsid w:val="006A544D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PRContentsWorldFishParagraphStyleWorldFishProgramReport">
    <w:name w:val="PR_Contents (WorldFish_Paragraph_Style:WorldFish_Program_Report)"/>
    <w:basedOn w:val="Normal"/>
    <w:uiPriority w:val="99"/>
    <w:rsid w:val="006A544D"/>
    <w:pPr>
      <w:tabs>
        <w:tab w:val="left" w:pos="10772"/>
      </w:tabs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Cond" w:hAnsi="Myriad Pro Cond" w:cs="Myriad Pro Cond"/>
      <w:color w:val="1A4884"/>
      <w:sz w:val="50"/>
      <w:szCs w:val="50"/>
    </w:rPr>
  </w:style>
  <w:style w:type="paragraph" w:styleId="BodyText">
    <w:name w:val="Body Text"/>
    <w:basedOn w:val="Normal"/>
    <w:link w:val="BodyTextChar"/>
    <w:uiPriority w:val="1"/>
    <w:qFormat/>
    <w:rsid w:val="00314C85"/>
    <w:pPr>
      <w:widowControl w:val="0"/>
      <w:autoSpaceDE w:val="0"/>
      <w:autoSpaceDN w:val="0"/>
      <w:spacing w:line="240" w:lineRule="auto"/>
    </w:pPr>
    <w:rPr>
      <w:rFonts w:asciiTheme="minorHAnsi" w:eastAsia="MyriadPro-Light" w:hAnsiTheme="minorHAnsi" w:cs="MyriadPro-Light"/>
      <w:color w:val="auto"/>
      <w:szCs w:val="24"/>
      <w:lang w:eastAsia="en-GB" w:bidi="en-GB"/>
    </w:rPr>
  </w:style>
  <w:style w:type="character" w:customStyle="1" w:styleId="BodyTextChar">
    <w:name w:val="Body Text Char"/>
    <w:basedOn w:val="DefaultParagraphFont"/>
    <w:link w:val="BodyText"/>
    <w:uiPriority w:val="1"/>
    <w:rsid w:val="00314C85"/>
    <w:rPr>
      <w:rFonts w:asciiTheme="minorHAnsi" w:eastAsia="MyriadPro-Light" w:hAnsiTheme="minorHAnsi" w:cs="MyriadPro-Light"/>
      <w:sz w:val="24"/>
      <w:szCs w:val="24"/>
      <w:lang w:val="en-GB" w:eastAsia="en-GB" w:bidi="en-GB"/>
    </w:rPr>
  </w:style>
  <w:style w:type="character" w:customStyle="1" w:styleId="Heading4Char">
    <w:name w:val="Heading 4 Char"/>
    <w:aliases w:val="Subheading3 Char"/>
    <w:basedOn w:val="DefaultParagraphFont"/>
    <w:link w:val="Heading4"/>
    <w:uiPriority w:val="9"/>
    <w:rsid w:val="0004740F"/>
    <w:rPr>
      <w:rFonts w:asciiTheme="majorHAnsi" w:eastAsiaTheme="majorEastAsia" w:hAnsiTheme="majorHAnsi" w:cstheme="majorBidi"/>
      <w:iCs/>
      <w:color w:val="A8DBDB" w:themeColor="background2" w:themeTint="99"/>
      <w:sz w:val="24"/>
      <w:szCs w:val="22"/>
      <w:lang w:val="en-GB"/>
    </w:rPr>
  </w:style>
  <w:style w:type="paragraph" w:styleId="Header">
    <w:name w:val="header"/>
    <w:basedOn w:val="Normal"/>
    <w:link w:val="Head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Footer">
    <w:name w:val="footer"/>
    <w:basedOn w:val="Normal"/>
    <w:link w:val="FooterChar"/>
    <w:uiPriority w:val="99"/>
    <w:unhideWhenUsed/>
    <w:rsid w:val="006B779E"/>
    <w:pPr>
      <w:tabs>
        <w:tab w:val="center" w:pos="4513"/>
        <w:tab w:val="right" w:pos="9026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B779E"/>
    <w:rPr>
      <w:rFonts w:cstheme="minorBidi"/>
      <w:color w:val="000000" w:themeColor="text1"/>
      <w:sz w:val="24"/>
      <w:szCs w:val="22"/>
      <w:lang w:val="en-GB"/>
    </w:rPr>
  </w:style>
  <w:style w:type="paragraph" w:styleId="TOC1">
    <w:name w:val="toc 1"/>
    <w:basedOn w:val="Normal"/>
    <w:next w:val="Normal"/>
    <w:autoRedefine/>
    <w:uiPriority w:val="39"/>
    <w:unhideWhenUsed/>
    <w:rsid w:val="00E54874"/>
    <w:pPr>
      <w:tabs>
        <w:tab w:val="right" w:leader="dot" w:pos="10450"/>
      </w:tabs>
      <w:spacing w:after="100"/>
    </w:pPr>
    <w:rPr>
      <w:noProof/>
      <w:color w:val="007299" w:themeColor="text2" w:themeShade="BF"/>
    </w:rPr>
  </w:style>
  <w:style w:type="paragraph" w:styleId="TOC2">
    <w:name w:val="toc 2"/>
    <w:basedOn w:val="Normal"/>
    <w:next w:val="Normal"/>
    <w:autoRedefine/>
    <w:uiPriority w:val="39"/>
    <w:unhideWhenUsed/>
    <w:rsid w:val="00CD3DB5"/>
    <w:pPr>
      <w:tabs>
        <w:tab w:val="right" w:leader="dot" w:pos="10450"/>
      </w:tabs>
      <w:spacing w:after="100"/>
      <w:ind w:left="240"/>
    </w:pPr>
    <w:rPr>
      <w:noProof/>
      <w:color w:val="6FC3C3" w:themeColor="background2"/>
    </w:rPr>
  </w:style>
  <w:style w:type="paragraph" w:styleId="TOC3">
    <w:name w:val="toc 3"/>
    <w:basedOn w:val="Normal"/>
    <w:next w:val="Normal"/>
    <w:autoRedefine/>
    <w:uiPriority w:val="39"/>
    <w:unhideWhenUsed/>
    <w:rsid w:val="002574BF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6F5120"/>
    <w:rPr>
      <w:color w:val="0099CD" w:themeColor="text2"/>
      <w:u w:val="none"/>
    </w:rPr>
  </w:style>
  <w:style w:type="paragraph" w:styleId="TableofFigures">
    <w:name w:val="table of figures"/>
    <w:basedOn w:val="Normal"/>
    <w:next w:val="Normal"/>
    <w:uiPriority w:val="99"/>
    <w:unhideWhenUsed/>
    <w:rsid w:val="002574BF"/>
  </w:style>
  <w:style w:type="character" w:styleId="PageNumber">
    <w:name w:val="page number"/>
    <w:basedOn w:val="DefaultParagraphFont"/>
    <w:uiPriority w:val="99"/>
    <w:semiHidden/>
    <w:unhideWhenUsed/>
    <w:rsid w:val="0091455C"/>
  </w:style>
  <w:style w:type="paragraph" w:customStyle="1" w:styleId="PBBoxBodyTextWorldFishParagraphStyleWorldFishProgramBrief">
    <w:name w:val="PB_Box_Body_Text (WorldFish_Paragraph_Style:WorldFish_Program_Brief)"/>
    <w:basedOn w:val="Normal"/>
    <w:uiPriority w:val="99"/>
    <w:rsid w:val="003C42E8"/>
    <w:pPr>
      <w:suppressAutoHyphens/>
      <w:autoSpaceDE w:val="0"/>
      <w:autoSpaceDN w:val="0"/>
      <w:adjustRightInd w:val="0"/>
      <w:spacing w:line="288" w:lineRule="auto"/>
      <w:textAlignment w:val="center"/>
    </w:pPr>
    <w:rPr>
      <w:rFonts w:ascii="Myriad Pro Light" w:hAnsi="Myriad Pro Light" w:cs="Myriad Pro Light"/>
      <w:color w:val="000000"/>
      <w:szCs w:val="24"/>
      <w:lang w:val="en-US"/>
    </w:rPr>
  </w:style>
  <w:style w:type="paragraph" w:customStyle="1" w:styleId="BasicParagraph">
    <w:name w:val="[Basic Paragraph]"/>
    <w:basedOn w:val="Normal"/>
    <w:uiPriority w:val="99"/>
    <w:rsid w:val="003B4948"/>
    <w:pPr>
      <w:autoSpaceDE w:val="0"/>
      <w:autoSpaceDN w:val="0"/>
      <w:adjustRightInd w:val="0"/>
      <w:spacing w:line="288" w:lineRule="auto"/>
      <w:textAlignment w:val="center"/>
    </w:pPr>
    <w:rPr>
      <w:rFonts w:ascii="Minion Pro" w:hAnsi="Minion Pro" w:cs="Minion Pro"/>
      <w:color w:val="000000"/>
      <w:szCs w:val="24"/>
    </w:rPr>
  </w:style>
  <w:style w:type="character" w:customStyle="1" w:styleId="apple-converted-space">
    <w:name w:val="apple-converted-space"/>
    <w:basedOn w:val="DefaultParagraphFont"/>
    <w:rsid w:val="00F6369A"/>
  </w:style>
  <w:style w:type="character" w:styleId="FollowedHyperlink">
    <w:name w:val="FollowedHyperlink"/>
    <w:basedOn w:val="DefaultParagraphFont"/>
    <w:uiPriority w:val="99"/>
    <w:semiHidden/>
    <w:unhideWhenUsed/>
    <w:rsid w:val="006F5120"/>
    <w:rPr>
      <w:color w:val="0099CD" w:themeColor="text2"/>
      <w:u w:val="non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6369A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94794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/>
    </w:rPr>
  </w:style>
  <w:style w:type="character" w:customStyle="1" w:styleId="Heading5Char">
    <w:name w:val="Heading 5 Char"/>
    <w:aliases w:val="Subheading4 Char"/>
    <w:basedOn w:val="DefaultParagraphFont"/>
    <w:link w:val="Heading5"/>
    <w:uiPriority w:val="9"/>
    <w:semiHidden/>
    <w:rsid w:val="0004740F"/>
    <w:rPr>
      <w:rFonts w:asciiTheme="majorHAnsi" w:eastAsiaTheme="majorEastAsia" w:hAnsiTheme="majorHAnsi" w:cstheme="majorBidi"/>
      <w:color w:val="C5E7E7" w:themeColor="background2" w:themeTint="66"/>
      <w:sz w:val="24"/>
      <w:szCs w:val="22"/>
      <w:lang w:val="en-GB"/>
    </w:rPr>
  </w:style>
  <w:style w:type="table" w:styleId="TableGrid">
    <w:name w:val="Table Grid"/>
    <w:basedOn w:val="TableNormal"/>
    <w:uiPriority w:val="39"/>
    <w:rsid w:val="009676BB"/>
    <w:rPr>
      <w:color w:val="FFFFFF" w:themeColor="background1"/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6FC3C3" w:themeFill="background2"/>
      </w:tcPr>
    </w:tblStylePr>
    <w:tblStylePr w:type="band1Horz">
      <w:rPr>
        <w:rFonts w:asciiTheme="minorHAnsi" w:hAnsiTheme="minorHAnsi"/>
      </w:rPr>
      <w:tblPr/>
      <w:tcPr>
        <w:shd w:val="clear" w:color="auto" w:fill="A8DBDB" w:themeFill="background2" w:themeFillTint="99"/>
      </w:tcPr>
    </w:tblStylePr>
    <w:tblStylePr w:type="band2Horz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E2F3F3" w:themeFill="background2" w:themeFillTint="33"/>
      </w:tcPr>
    </w:tblStylePr>
  </w:style>
  <w:style w:type="table" w:styleId="TableGridLight">
    <w:name w:val="Grid Table Light"/>
    <w:basedOn w:val="TableNormal"/>
    <w:uiPriority w:val="40"/>
    <w:rsid w:val="00A149F5"/>
    <w:rPr>
      <w:sz w:val="24"/>
    </w:rPr>
    <w:tblPr>
      <w:tblStyleRow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rFonts w:asciiTheme="minorHAnsi" w:hAnsiTheme="minorHAnsi"/>
        <w:b/>
        <w:color w:val="FFFFFF" w:themeColor="background1"/>
        <w:sz w:val="24"/>
      </w:rPr>
      <w:tblPr/>
      <w:tcPr>
        <w:shd w:val="clear" w:color="auto" w:fill="0099CD" w:themeFill="text2"/>
      </w:tcPr>
    </w:tblStylePr>
    <w:tblStylePr w:type="band1Horz">
      <w:tblPr/>
      <w:tcPr>
        <w:shd w:val="clear" w:color="auto" w:fill="48D0FF" w:themeFill="text2" w:themeFillTint="99"/>
      </w:tcPr>
    </w:tblStylePr>
    <w:tblStylePr w:type="band2Horz">
      <w:tblPr/>
      <w:tcPr>
        <w:shd w:val="clear" w:color="auto" w:fill="C2EFFF" w:themeFill="text2" w:themeFillTint="33"/>
      </w:tcPr>
    </w:tblStylePr>
  </w:style>
  <w:style w:type="table" w:styleId="PlainTable1">
    <w:name w:val="Plain Table 1"/>
    <w:basedOn w:val="TableNormal"/>
    <w:uiPriority w:val="41"/>
    <w:rsid w:val="00AB25FE"/>
    <w:rPr>
      <w:sz w:val="24"/>
    </w:rPr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F7C542" w:themeFill="accent1"/>
      </w:tcPr>
    </w:tblStylePr>
    <w:tblStylePr w:type="lastRow">
      <w:rPr>
        <w:b/>
        <w:bCs/>
      </w:rPr>
      <w:tblPr/>
      <w:tcPr>
        <w:shd w:val="clear" w:color="auto" w:fill="966E06" w:themeFill="accent1" w:themeFillShade="80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ADB8D" w:themeFill="accent1" w:themeFillTint="99"/>
      </w:tcPr>
    </w:tblStylePr>
    <w:tblStylePr w:type="band2Vert">
      <w:tblPr/>
      <w:tcPr>
        <w:shd w:val="clear" w:color="auto" w:fill="FDF3D8" w:themeFill="accent1" w:themeFillTint="33"/>
      </w:tcPr>
    </w:tblStylePr>
    <w:tblStylePr w:type="band1Horz">
      <w:tblPr/>
      <w:tcPr>
        <w:shd w:val="clear" w:color="auto" w:fill="FADB8D" w:themeFill="accent1" w:themeFillTint="99"/>
      </w:tcPr>
    </w:tblStylePr>
    <w:tblStylePr w:type="band2Horz">
      <w:tblPr/>
      <w:tcPr>
        <w:shd w:val="clear" w:color="auto" w:fill="FDF3D8" w:themeFill="accent1" w:themeFillTint="33"/>
      </w:tcPr>
    </w:tblStylePr>
  </w:style>
  <w:style w:type="table" w:styleId="PlainTable2">
    <w:name w:val="Plain Table 2"/>
    <w:basedOn w:val="TableNormal"/>
    <w:uiPriority w:val="42"/>
    <w:rsid w:val="00212ECB"/>
    <w:rPr>
      <w:color w:val="FFFFFF" w:themeColor="background1"/>
      <w:sz w:val="24"/>
    </w:rPr>
    <w:tblPr>
      <w:tblStyleRowBandSize w:val="1"/>
      <w:tblStyleColBandSize w:val="1"/>
      <w:tblBorders>
        <w:top w:val="single" w:sz="18" w:space="0" w:color="FFFFFF" w:themeColor="background1"/>
        <w:bottom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</w:rPr>
      <w:tblPr/>
      <w:tcPr>
        <w:shd w:val="clear" w:color="auto" w:fill="815B96" w:themeFill="accent4"/>
      </w:tcPr>
    </w:tblStylePr>
    <w:tblStylePr w:type="lastRow">
      <w:rPr>
        <w:b/>
        <w:bCs/>
        <w:color w:val="FFFFFF" w:themeColor="background1"/>
      </w:rPr>
      <w:tblPr/>
      <w:tcPr>
        <w:shd w:val="clear" w:color="auto" w:fill="604470" w:themeFill="accent4" w:themeFillShade="B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rPr>
        <w:color w:val="FFFFFF" w:themeColor="background1"/>
      </w:rPr>
      <w:tblPr/>
      <w:tcPr>
        <w:shd w:val="clear" w:color="auto" w:fill="B39AC2" w:themeFill="accent4" w:themeFillTint="99"/>
      </w:tcPr>
    </w:tblStylePr>
    <w:tblStylePr w:type="band2Horz">
      <w:rPr>
        <w:color w:val="auto"/>
      </w:rPr>
      <w:tblPr/>
      <w:tcPr>
        <w:shd w:val="clear" w:color="auto" w:fill="E5DDEA" w:themeFill="accent4" w:themeFillTint="33"/>
      </w:tcPr>
    </w:tblStylePr>
  </w:style>
  <w:style w:type="table" w:styleId="PlainTable3">
    <w:name w:val="Plain Table 3"/>
    <w:basedOn w:val="TableNormal"/>
    <w:uiPriority w:val="43"/>
    <w:rsid w:val="00212ECB"/>
    <w:tblPr>
      <w:tblStyleRowBandSize w:val="1"/>
      <w:tblStyleColBandSize w:val="1"/>
      <w:tblBorders>
        <w:insideH w:val="single" w:sz="18" w:space="0" w:color="FFFFFF" w:themeColor="background1"/>
      </w:tblBorders>
      <w:tblCellMar>
        <w:top w:w="85" w:type="dxa"/>
        <w:left w:w="85" w:type="dxa"/>
        <w:bottom w:w="85" w:type="dxa"/>
        <w:right w:w="85" w:type="dxa"/>
      </w:tblCellMar>
    </w:tblPr>
    <w:tblStylePr w:type="firstRow">
      <w:rPr>
        <w:b/>
        <w:bCs/>
        <w:caps/>
      </w:rPr>
      <w:tblPr/>
      <w:tcPr>
        <w:shd w:val="clear" w:color="auto" w:fill="52A245" w:themeFill="accent6"/>
      </w:tcPr>
    </w:tblStylePr>
    <w:tblStylePr w:type="lastRow">
      <w:rPr>
        <w:b/>
        <w:bCs/>
        <w:caps/>
      </w:rPr>
      <w:tblPr/>
      <w:tcPr>
        <w:shd w:val="clear" w:color="auto" w:fill="3D7933" w:themeFill="accent6" w:themeFillShade="BF"/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92CD89" w:themeFill="accent6" w:themeFillTint="99"/>
      </w:tcPr>
    </w:tblStylePr>
    <w:tblStylePr w:type="band2Vert">
      <w:tblPr/>
      <w:tcPr>
        <w:shd w:val="clear" w:color="auto" w:fill="DAEED7" w:themeFill="accent6" w:themeFillTint="33"/>
      </w:tcPr>
    </w:tblStylePr>
    <w:tblStylePr w:type="band1Horz">
      <w:rPr>
        <w:rFonts w:asciiTheme="minorHAnsi" w:hAnsiTheme="minorHAnsi"/>
        <w:sz w:val="24"/>
      </w:rPr>
      <w:tblPr/>
      <w:tcPr>
        <w:shd w:val="clear" w:color="auto" w:fill="92CD89" w:themeFill="accent6" w:themeFillTint="99"/>
      </w:tcPr>
    </w:tblStylePr>
    <w:tblStylePr w:type="band2Horz">
      <w:rPr>
        <w:rFonts w:asciiTheme="minorHAnsi" w:hAnsiTheme="minorHAnsi"/>
        <w:sz w:val="24"/>
      </w:rPr>
      <w:tblPr/>
      <w:tcPr>
        <w:shd w:val="clear" w:color="auto" w:fill="B6DDB0" w:themeFill="accent6" w:themeFillTint="66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1C60B0"/>
    <w:pPr>
      <w:spacing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60B0"/>
    <w:rPr>
      <w:rFonts w:ascii="Times New Roman" w:eastAsiaTheme="minorEastAsia" w:hAnsi="Times New Roman"/>
      <w:color w:val="000000" w:themeColor="text1"/>
      <w:sz w:val="18"/>
      <w:szCs w:val="18"/>
      <w:lang w:val="en-GB"/>
    </w:rPr>
  </w:style>
  <w:style w:type="paragraph" w:customStyle="1" w:styleId="p2">
    <w:name w:val="p2"/>
    <w:basedOn w:val="Normal"/>
    <w:rsid w:val="004A342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Cs w:val="24"/>
      <w:lang w:val="en-MY" w:bidi="my-MM"/>
    </w:rPr>
  </w:style>
  <w:style w:type="character" w:customStyle="1" w:styleId="s1">
    <w:name w:val="s1"/>
    <w:basedOn w:val="DefaultParagraphFont"/>
    <w:rsid w:val="004A3424"/>
  </w:style>
  <w:style w:type="paragraph" w:customStyle="1" w:styleId="EndNoteBibliography">
    <w:name w:val="EndNote Bibliography"/>
    <w:basedOn w:val="Normal"/>
    <w:link w:val="EndNoteBibliographyChar"/>
    <w:rsid w:val="00F0769B"/>
    <w:pPr>
      <w:spacing w:after="160" w:line="240" w:lineRule="auto"/>
    </w:pPr>
    <w:rPr>
      <w:rFonts w:ascii="Calibri" w:eastAsiaTheme="minorHAnsi" w:hAnsi="Calibri" w:cs="Calibri"/>
      <w:noProof/>
      <w:color w:val="auto"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0769B"/>
    <w:rPr>
      <w:rFonts w:ascii="Calibri" w:hAnsi="Calibri" w:cs="Calibri"/>
      <w:noProof/>
      <w:sz w:val="22"/>
      <w:szCs w:val="22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F0769B"/>
    <w:pPr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0769B"/>
    <w:rPr>
      <w:rFonts w:ascii="Calibri" w:eastAsiaTheme="minorEastAsia" w:hAnsi="Calibri" w:cs="Calibri"/>
      <w:noProof/>
      <w:color w:val="000000" w:themeColor="text1"/>
      <w:sz w:val="22"/>
      <w:szCs w:val="22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9884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86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9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392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370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27075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0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84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8.emf"/><Relationship Id="rId117" Type="http://schemas.openxmlformats.org/officeDocument/2006/relationships/hyperlink" Target="http://fish.cgiar.org/" TargetMode="External"/><Relationship Id="rId21" Type="http://schemas.openxmlformats.org/officeDocument/2006/relationships/hyperlink" Target="https://fish.cgiar.org/" TargetMode="External"/><Relationship Id="rId42" Type="http://schemas.openxmlformats.org/officeDocument/2006/relationships/hyperlink" Target="https://fish.cgiar.org/" TargetMode="External"/><Relationship Id="rId47" Type="http://schemas.openxmlformats.org/officeDocument/2006/relationships/hyperlink" Target="https://www.worldfishcenter.org/" TargetMode="External"/><Relationship Id="rId63" Type="http://schemas.openxmlformats.org/officeDocument/2006/relationships/hyperlink" Target="https://www.worldfishcenter.org/" TargetMode="External"/><Relationship Id="rId68" Type="http://schemas.openxmlformats.org/officeDocument/2006/relationships/hyperlink" Target="http://www.cgiar.org/" TargetMode="External"/><Relationship Id="rId84" Type="http://schemas.openxmlformats.org/officeDocument/2006/relationships/hyperlink" Target="http://www.cgiar.org/" TargetMode="External"/><Relationship Id="rId89" Type="http://schemas.openxmlformats.org/officeDocument/2006/relationships/hyperlink" Target="http://fish.cgiar.org/" TargetMode="External"/><Relationship Id="rId112" Type="http://schemas.openxmlformats.org/officeDocument/2006/relationships/hyperlink" Target="http://www.cgiar.org/" TargetMode="External"/><Relationship Id="rId133" Type="http://schemas.openxmlformats.org/officeDocument/2006/relationships/hyperlink" Target="http://fish.cgiar.org/" TargetMode="External"/><Relationship Id="rId138" Type="http://schemas.openxmlformats.org/officeDocument/2006/relationships/hyperlink" Target="https://fish.cgiar.org/" TargetMode="External"/><Relationship Id="rId154" Type="http://schemas.openxmlformats.org/officeDocument/2006/relationships/hyperlink" Target="https://fish.cgiar.org/" TargetMode="External"/><Relationship Id="rId159" Type="http://schemas.openxmlformats.org/officeDocument/2006/relationships/hyperlink" Target="https://www.worldfishcenter.org/" TargetMode="External"/><Relationship Id="rId170" Type="http://schemas.openxmlformats.org/officeDocument/2006/relationships/header" Target="header2.xml"/><Relationship Id="rId16" Type="http://schemas.openxmlformats.org/officeDocument/2006/relationships/image" Target="media/image3.png"/><Relationship Id="rId107" Type="http://schemas.openxmlformats.org/officeDocument/2006/relationships/hyperlink" Target="https://www.worldfishcenter.org/" TargetMode="External"/><Relationship Id="rId11" Type="http://schemas.openxmlformats.org/officeDocument/2006/relationships/header" Target="header1.xml"/><Relationship Id="rId32" Type="http://schemas.openxmlformats.org/officeDocument/2006/relationships/hyperlink" Target="https://doi.org/10.1186/s12711-019-0454-x" TargetMode="External"/><Relationship Id="rId37" Type="http://schemas.openxmlformats.org/officeDocument/2006/relationships/image" Target="media/image10.png"/><Relationship Id="rId53" Type="http://schemas.openxmlformats.org/officeDocument/2006/relationships/hyperlink" Target="http://fish.cgiar.org/" TargetMode="External"/><Relationship Id="rId58" Type="http://schemas.openxmlformats.org/officeDocument/2006/relationships/hyperlink" Target="https://fish.cgiar.org/" TargetMode="External"/><Relationship Id="rId74" Type="http://schemas.openxmlformats.org/officeDocument/2006/relationships/hyperlink" Target="https://fish.cgiar.org/" TargetMode="External"/><Relationship Id="rId79" Type="http://schemas.openxmlformats.org/officeDocument/2006/relationships/hyperlink" Target="https://www.worldfishcenter.org/" TargetMode="External"/><Relationship Id="rId102" Type="http://schemas.openxmlformats.org/officeDocument/2006/relationships/hyperlink" Target="https://fish.cgiar.org/" TargetMode="External"/><Relationship Id="rId123" Type="http://schemas.openxmlformats.org/officeDocument/2006/relationships/hyperlink" Target="https://www.worldfishcenter.org/" TargetMode="External"/><Relationship Id="rId128" Type="http://schemas.openxmlformats.org/officeDocument/2006/relationships/hyperlink" Target="http://www.cgiar.org/" TargetMode="External"/><Relationship Id="rId144" Type="http://schemas.openxmlformats.org/officeDocument/2006/relationships/hyperlink" Target="http://www.cgiar.org/" TargetMode="External"/><Relationship Id="rId149" Type="http://schemas.openxmlformats.org/officeDocument/2006/relationships/hyperlink" Target="http://fish.cgiar.org/" TargetMode="External"/><Relationship Id="rId5" Type="http://schemas.openxmlformats.org/officeDocument/2006/relationships/numbering" Target="numbering.xml"/><Relationship Id="rId90" Type="http://schemas.openxmlformats.org/officeDocument/2006/relationships/hyperlink" Target="https://fish.cgiar.org/" TargetMode="External"/><Relationship Id="rId95" Type="http://schemas.openxmlformats.org/officeDocument/2006/relationships/hyperlink" Target="https://www.worldfishcenter.org/" TargetMode="External"/><Relationship Id="rId160" Type="http://schemas.openxmlformats.org/officeDocument/2006/relationships/hyperlink" Target="http://www.cgiar.org/" TargetMode="External"/><Relationship Id="rId165" Type="http://schemas.openxmlformats.org/officeDocument/2006/relationships/hyperlink" Target="http://fish.cgiar.org/" TargetMode="External"/><Relationship Id="rId22" Type="http://schemas.openxmlformats.org/officeDocument/2006/relationships/hyperlink" Target="https://www.worldfishcenter.org/" TargetMode="External"/><Relationship Id="rId27" Type="http://schemas.openxmlformats.org/officeDocument/2006/relationships/hyperlink" Target="https://creativecommons.org/licenses/by-nc/4.0/" TargetMode="External"/><Relationship Id="rId43" Type="http://schemas.openxmlformats.org/officeDocument/2006/relationships/hyperlink" Target="https://www.worldfishcenter.org/" TargetMode="External"/><Relationship Id="rId48" Type="http://schemas.openxmlformats.org/officeDocument/2006/relationships/hyperlink" Target="http://www.cgiar.org/" TargetMode="External"/><Relationship Id="rId64" Type="http://schemas.openxmlformats.org/officeDocument/2006/relationships/hyperlink" Target="http://www.cgiar.org/" TargetMode="External"/><Relationship Id="rId69" Type="http://schemas.openxmlformats.org/officeDocument/2006/relationships/hyperlink" Target="http://fish.cgiar.org/" TargetMode="External"/><Relationship Id="rId113" Type="http://schemas.openxmlformats.org/officeDocument/2006/relationships/hyperlink" Target="http://fish.cgiar.org/" TargetMode="External"/><Relationship Id="rId118" Type="http://schemas.openxmlformats.org/officeDocument/2006/relationships/hyperlink" Target="https://fish.cgiar.org/" TargetMode="External"/><Relationship Id="rId134" Type="http://schemas.openxmlformats.org/officeDocument/2006/relationships/hyperlink" Target="https://fish.cgiar.org/" TargetMode="External"/><Relationship Id="rId139" Type="http://schemas.openxmlformats.org/officeDocument/2006/relationships/hyperlink" Target="https://www.worldfishcenter.org/" TargetMode="External"/><Relationship Id="rId80" Type="http://schemas.openxmlformats.org/officeDocument/2006/relationships/hyperlink" Target="http://www.cgiar.org/" TargetMode="External"/><Relationship Id="rId85" Type="http://schemas.openxmlformats.org/officeDocument/2006/relationships/hyperlink" Target="http://fish.cgiar.org/" TargetMode="External"/><Relationship Id="rId150" Type="http://schemas.openxmlformats.org/officeDocument/2006/relationships/hyperlink" Target="https://fish.cgiar.org/" TargetMode="External"/><Relationship Id="rId155" Type="http://schemas.openxmlformats.org/officeDocument/2006/relationships/hyperlink" Target="https://www.worldfishcenter.org/" TargetMode="External"/><Relationship Id="rId171" Type="http://schemas.openxmlformats.org/officeDocument/2006/relationships/footer" Target="footer4.xml"/><Relationship Id="rId12" Type="http://schemas.openxmlformats.org/officeDocument/2006/relationships/footer" Target="footer1.xml"/><Relationship Id="rId17" Type="http://schemas.openxmlformats.org/officeDocument/2006/relationships/image" Target="media/image4.png"/><Relationship Id="rId33" Type="http://schemas.openxmlformats.org/officeDocument/2006/relationships/hyperlink" Target="https://doi.org/10.3389/fgene.2019.00597" TargetMode="External"/><Relationship Id="rId38" Type="http://schemas.openxmlformats.org/officeDocument/2006/relationships/image" Target="media/image11.png"/><Relationship Id="rId59" Type="http://schemas.openxmlformats.org/officeDocument/2006/relationships/hyperlink" Target="https://www.worldfishcenter.org/" TargetMode="External"/><Relationship Id="rId103" Type="http://schemas.openxmlformats.org/officeDocument/2006/relationships/hyperlink" Target="https://www.worldfishcenter.org/" TargetMode="External"/><Relationship Id="rId108" Type="http://schemas.openxmlformats.org/officeDocument/2006/relationships/hyperlink" Target="http://www.cgiar.org/" TargetMode="External"/><Relationship Id="rId124" Type="http://schemas.openxmlformats.org/officeDocument/2006/relationships/hyperlink" Target="http://www.cgiar.org/" TargetMode="External"/><Relationship Id="rId129" Type="http://schemas.openxmlformats.org/officeDocument/2006/relationships/hyperlink" Target="http://fish.cgiar.org/" TargetMode="External"/><Relationship Id="rId54" Type="http://schemas.openxmlformats.org/officeDocument/2006/relationships/hyperlink" Target="https://fish.cgiar.org/" TargetMode="External"/><Relationship Id="rId70" Type="http://schemas.openxmlformats.org/officeDocument/2006/relationships/hyperlink" Target="https://fish.cgiar.org/" TargetMode="External"/><Relationship Id="rId75" Type="http://schemas.openxmlformats.org/officeDocument/2006/relationships/hyperlink" Target="https://www.worldfishcenter.org/" TargetMode="External"/><Relationship Id="rId91" Type="http://schemas.openxmlformats.org/officeDocument/2006/relationships/hyperlink" Target="https://www.worldfishcenter.org/" TargetMode="External"/><Relationship Id="rId96" Type="http://schemas.openxmlformats.org/officeDocument/2006/relationships/hyperlink" Target="http://www.cgiar.org/" TargetMode="External"/><Relationship Id="rId140" Type="http://schemas.openxmlformats.org/officeDocument/2006/relationships/hyperlink" Target="http://www.cgiar.org/" TargetMode="External"/><Relationship Id="rId145" Type="http://schemas.openxmlformats.org/officeDocument/2006/relationships/hyperlink" Target="http://fish.cgiar.org/" TargetMode="External"/><Relationship Id="rId161" Type="http://schemas.openxmlformats.org/officeDocument/2006/relationships/hyperlink" Target="http://fish.cgiar.org/" TargetMode="External"/><Relationship Id="rId166" Type="http://schemas.openxmlformats.org/officeDocument/2006/relationships/hyperlink" Target="https://fish.cgiar.org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2.jpeg"/><Relationship Id="rId23" Type="http://schemas.openxmlformats.org/officeDocument/2006/relationships/hyperlink" Target="http://www.cgiar.org/" TargetMode="External"/><Relationship Id="rId28" Type="http://schemas.openxmlformats.org/officeDocument/2006/relationships/hyperlink" Target="https://fish.cgiar.org/publications/fish-branding-guidelines" TargetMode="External"/><Relationship Id="rId36" Type="http://schemas.openxmlformats.org/officeDocument/2006/relationships/image" Target="media/image9.png"/><Relationship Id="rId49" Type="http://schemas.openxmlformats.org/officeDocument/2006/relationships/hyperlink" Target="http://fish.cgiar.org/" TargetMode="External"/><Relationship Id="rId57" Type="http://schemas.openxmlformats.org/officeDocument/2006/relationships/hyperlink" Target="http://fish.cgiar.org/" TargetMode="External"/><Relationship Id="rId106" Type="http://schemas.openxmlformats.org/officeDocument/2006/relationships/hyperlink" Target="https://fish.cgiar.org/" TargetMode="External"/><Relationship Id="rId114" Type="http://schemas.openxmlformats.org/officeDocument/2006/relationships/hyperlink" Target="https://fish.cgiar.org/" TargetMode="External"/><Relationship Id="rId119" Type="http://schemas.openxmlformats.org/officeDocument/2006/relationships/hyperlink" Target="https://www.worldfishcenter.org/" TargetMode="External"/><Relationship Id="rId127" Type="http://schemas.openxmlformats.org/officeDocument/2006/relationships/hyperlink" Target="https://www.worldfishcenter.org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doi.org/10.1016/j.aquaculture.2020.736039" TargetMode="External"/><Relationship Id="rId44" Type="http://schemas.openxmlformats.org/officeDocument/2006/relationships/hyperlink" Target="http://www.cgiar.org/" TargetMode="External"/><Relationship Id="rId52" Type="http://schemas.openxmlformats.org/officeDocument/2006/relationships/hyperlink" Target="http://www.cgiar.org/" TargetMode="External"/><Relationship Id="rId60" Type="http://schemas.openxmlformats.org/officeDocument/2006/relationships/hyperlink" Target="http://www.cgiar.org/" TargetMode="External"/><Relationship Id="rId65" Type="http://schemas.openxmlformats.org/officeDocument/2006/relationships/hyperlink" Target="http://fish.cgiar.org/" TargetMode="External"/><Relationship Id="rId73" Type="http://schemas.openxmlformats.org/officeDocument/2006/relationships/hyperlink" Target="http://fish.cgiar.org/" TargetMode="External"/><Relationship Id="rId78" Type="http://schemas.openxmlformats.org/officeDocument/2006/relationships/hyperlink" Target="https://fish.cgiar.org/" TargetMode="External"/><Relationship Id="rId81" Type="http://schemas.openxmlformats.org/officeDocument/2006/relationships/hyperlink" Target="http://fish.cgiar.org/" TargetMode="External"/><Relationship Id="rId86" Type="http://schemas.openxmlformats.org/officeDocument/2006/relationships/hyperlink" Target="https://fish.cgiar.org/" TargetMode="External"/><Relationship Id="rId94" Type="http://schemas.openxmlformats.org/officeDocument/2006/relationships/hyperlink" Target="https://fish.cgiar.org/" TargetMode="External"/><Relationship Id="rId99" Type="http://schemas.openxmlformats.org/officeDocument/2006/relationships/hyperlink" Target="https://www.worldfishcenter.org/" TargetMode="External"/><Relationship Id="rId101" Type="http://schemas.openxmlformats.org/officeDocument/2006/relationships/hyperlink" Target="http://fish.cgiar.org/" TargetMode="External"/><Relationship Id="rId122" Type="http://schemas.openxmlformats.org/officeDocument/2006/relationships/hyperlink" Target="https://fish.cgiar.org/" TargetMode="External"/><Relationship Id="rId130" Type="http://schemas.openxmlformats.org/officeDocument/2006/relationships/hyperlink" Target="https://fish.cgiar.org/" TargetMode="External"/><Relationship Id="rId135" Type="http://schemas.openxmlformats.org/officeDocument/2006/relationships/hyperlink" Target="https://www.worldfishcenter.org/" TargetMode="External"/><Relationship Id="rId143" Type="http://schemas.openxmlformats.org/officeDocument/2006/relationships/hyperlink" Target="https://www.worldfishcenter.org/" TargetMode="External"/><Relationship Id="rId148" Type="http://schemas.openxmlformats.org/officeDocument/2006/relationships/hyperlink" Target="http://www.cgiar.org/" TargetMode="External"/><Relationship Id="rId151" Type="http://schemas.openxmlformats.org/officeDocument/2006/relationships/hyperlink" Target="https://www.worldfishcenter.org/" TargetMode="External"/><Relationship Id="rId156" Type="http://schemas.openxmlformats.org/officeDocument/2006/relationships/hyperlink" Target="http://www.cgiar.org/" TargetMode="External"/><Relationship Id="rId164" Type="http://schemas.openxmlformats.org/officeDocument/2006/relationships/hyperlink" Target="http://www.cgiar.org/" TargetMode="External"/><Relationship Id="rId169" Type="http://schemas.openxmlformats.org/officeDocument/2006/relationships/hyperlink" Target="http://fish.cgiar.org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72" Type="http://schemas.openxmlformats.org/officeDocument/2006/relationships/footer" Target="footer5.xml"/><Relationship Id="rId13" Type="http://schemas.openxmlformats.org/officeDocument/2006/relationships/footer" Target="footer2.xml"/><Relationship Id="rId18" Type="http://schemas.openxmlformats.org/officeDocument/2006/relationships/image" Target="media/image5.png"/><Relationship Id="rId39" Type="http://schemas.openxmlformats.org/officeDocument/2006/relationships/image" Target="media/image12.png"/><Relationship Id="rId109" Type="http://schemas.openxmlformats.org/officeDocument/2006/relationships/hyperlink" Target="http://fish.cgiar.org/" TargetMode="External"/><Relationship Id="rId34" Type="http://schemas.openxmlformats.org/officeDocument/2006/relationships/hyperlink" Target="https://doi.org/https://doi.org/10.1016/j.aquaculture.2021.736715" TargetMode="External"/><Relationship Id="rId50" Type="http://schemas.openxmlformats.org/officeDocument/2006/relationships/hyperlink" Target="https://fish.cgiar.org/" TargetMode="External"/><Relationship Id="rId55" Type="http://schemas.openxmlformats.org/officeDocument/2006/relationships/hyperlink" Target="https://www.worldfishcenter.org/" TargetMode="External"/><Relationship Id="rId76" Type="http://schemas.openxmlformats.org/officeDocument/2006/relationships/hyperlink" Target="http://www.cgiar.org/" TargetMode="External"/><Relationship Id="rId97" Type="http://schemas.openxmlformats.org/officeDocument/2006/relationships/hyperlink" Target="http://fish.cgiar.org/" TargetMode="External"/><Relationship Id="rId104" Type="http://schemas.openxmlformats.org/officeDocument/2006/relationships/hyperlink" Target="http://www.cgiar.org/" TargetMode="External"/><Relationship Id="rId120" Type="http://schemas.openxmlformats.org/officeDocument/2006/relationships/hyperlink" Target="http://www.cgiar.org/" TargetMode="External"/><Relationship Id="rId125" Type="http://schemas.openxmlformats.org/officeDocument/2006/relationships/hyperlink" Target="http://fish.cgiar.org/" TargetMode="External"/><Relationship Id="rId141" Type="http://schemas.openxmlformats.org/officeDocument/2006/relationships/hyperlink" Target="http://fish.cgiar.org/" TargetMode="External"/><Relationship Id="rId146" Type="http://schemas.openxmlformats.org/officeDocument/2006/relationships/hyperlink" Target="https://fish.cgiar.org/" TargetMode="External"/><Relationship Id="rId167" Type="http://schemas.openxmlformats.org/officeDocument/2006/relationships/hyperlink" Target="https://www.worldfishcenter.org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www.worldfishcenter.org/" TargetMode="External"/><Relationship Id="rId92" Type="http://schemas.openxmlformats.org/officeDocument/2006/relationships/hyperlink" Target="http://www.cgiar.org/" TargetMode="External"/><Relationship Id="rId162" Type="http://schemas.openxmlformats.org/officeDocument/2006/relationships/hyperlink" Target="https://fish.cgiar.org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github.com/mghamilton/AllocateMate" TargetMode="External"/><Relationship Id="rId24" Type="http://schemas.openxmlformats.org/officeDocument/2006/relationships/hyperlink" Target="https://fish.cgiar.org/publications/fish-branding-guidelines" TargetMode="External"/><Relationship Id="rId40" Type="http://schemas.openxmlformats.org/officeDocument/2006/relationships/image" Target="media/image13.png"/><Relationship Id="rId45" Type="http://schemas.openxmlformats.org/officeDocument/2006/relationships/hyperlink" Target="http://fish.cgiar.org/" TargetMode="External"/><Relationship Id="rId66" Type="http://schemas.openxmlformats.org/officeDocument/2006/relationships/hyperlink" Target="https://fish.cgiar.org/" TargetMode="External"/><Relationship Id="rId87" Type="http://schemas.openxmlformats.org/officeDocument/2006/relationships/hyperlink" Target="https://www.worldfishcenter.org/" TargetMode="External"/><Relationship Id="rId110" Type="http://schemas.openxmlformats.org/officeDocument/2006/relationships/hyperlink" Target="https://fish.cgiar.org/" TargetMode="External"/><Relationship Id="rId115" Type="http://schemas.openxmlformats.org/officeDocument/2006/relationships/hyperlink" Target="https://www.worldfishcenter.org/" TargetMode="External"/><Relationship Id="rId131" Type="http://schemas.openxmlformats.org/officeDocument/2006/relationships/hyperlink" Target="https://www.worldfishcenter.org/" TargetMode="External"/><Relationship Id="rId136" Type="http://schemas.openxmlformats.org/officeDocument/2006/relationships/hyperlink" Target="http://www.cgiar.org/" TargetMode="External"/><Relationship Id="rId157" Type="http://schemas.openxmlformats.org/officeDocument/2006/relationships/hyperlink" Target="http://fish.cgiar.org/" TargetMode="External"/><Relationship Id="rId61" Type="http://schemas.openxmlformats.org/officeDocument/2006/relationships/hyperlink" Target="http://fish.cgiar.org/" TargetMode="External"/><Relationship Id="rId82" Type="http://schemas.openxmlformats.org/officeDocument/2006/relationships/hyperlink" Target="https://fish.cgiar.org/" TargetMode="External"/><Relationship Id="rId152" Type="http://schemas.openxmlformats.org/officeDocument/2006/relationships/hyperlink" Target="http://www.cgiar.org/" TargetMode="External"/><Relationship Id="rId173" Type="http://schemas.openxmlformats.org/officeDocument/2006/relationships/fontTable" Target="fontTable.xml"/><Relationship Id="rId19" Type="http://schemas.openxmlformats.org/officeDocument/2006/relationships/image" Target="media/image6.png"/><Relationship Id="rId14" Type="http://schemas.openxmlformats.org/officeDocument/2006/relationships/footer" Target="footer3.xml"/><Relationship Id="rId30" Type="http://schemas.openxmlformats.org/officeDocument/2006/relationships/hyperlink" Target="https://cran.uib.no/web/packages/lpSolve/lpSolve.pdf" TargetMode="External"/><Relationship Id="rId35" Type="http://schemas.openxmlformats.org/officeDocument/2006/relationships/hyperlink" Target="https://doi.org/10.1016/j.aquaculture.2016.05.013" TargetMode="External"/><Relationship Id="rId56" Type="http://schemas.openxmlformats.org/officeDocument/2006/relationships/hyperlink" Target="http://www.cgiar.org/" TargetMode="External"/><Relationship Id="rId77" Type="http://schemas.openxmlformats.org/officeDocument/2006/relationships/hyperlink" Target="http://fish.cgiar.org/" TargetMode="External"/><Relationship Id="rId100" Type="http://schemas.openxmlformats.org/officeDocument/2006/relationships/hyperlink" Target="http://www.cgiar.org/" TargetMode="External"/><Relationship Id="rId105" Type="http://schemas.openxmlformats.org/officeDocument/2006/relationships/hyperlink" Target="http://fish.cgiar.org/" TargetMode="External"/><Relationship Id="rId126" Type="http://schemas.openxmlformats.org/officeDocument/2006/relationships/hyperlink" Target="https://fish.cgiar.org/" TargetMode="External"/><Relationship Id="rId147" Type="http://schemas.openxmlformats.org/officeDocument/2006/relationships/hyperlink" Target="https://www.worldfishcenter.org/" TargetMode="External"/><Relationship Id="rId168" Type="http://schemas.openxmlformats.org/officeDocument/2006/relationships/hyperlink" Target="http://www.cgiar.org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www.worldfishcenter.org/" TargetMode="External"/><Relationship Id="rId72" Type="http://schemas.openxmlformats.org/officeDocument/2006/relationships/hyperlink" Target="http://www.cgiar.org/" TargetMode="External"/><Relationship Id="rId93" Type="http://schemas.openxmlformats.org/officeDocument/2006/relationships/hyperlink" Target="http://fish.cgiar.org/" TargetMode="External"/><Relationship Id="rId98" Type="http://schemas.openxmlformats.org/officeDocument/2006/relationships/hyperlink" Target="https://fish.cgiar.org/" TargetMode="External"/><Relationship Id="rId121" Type="http://schemas.openxmlformats.org/officeDocument/2006/relationships/hyperlink" Target="http://fish.cgiar.org/" TargetMode="External"/><Relationship Id="rId142" Type="http://schemas.openxmlformats.org/officeDocument/2006/relationships/hyperlink" Target="https://fish.cgiar.org/" TargetMode="External"/><Relationship Id="rId163" Type="http://schemas.openxmlformats.org/officeDocument/2006/relationships/hyperlink" Target="https://www.worldfishcenter.org/" TargetMode="External"/><Relationship Id="rId3" Type="http://schemas.openxmlformats.org/officeDocument/2006/relationships/customXml" Target="../customXml/item3.xml"/><Relationship Id="rId25" Type="http://schemas.openxmlformats.org/officeDocument/2006/relationships/hyperlink" Target="mailto:fish@cgiar.org" TargetMode="External"/><Relationship Id="rId46" Type="http://schemas.openxmlformats.org/officeDocument/2006/relationships/hyperlink" Target="https://fish.cgiar.org/" TargetMode="External"/><Relationship Id="rId67" Type="http://schemas.openxmlformats.org/officeDocument/2006/relationships/hyperlink" Target="https://www.worldfishcenter.org/" TargetMode="External"/><Relationship Id="rId116" Type="http://schemas.openxmlformats.org/officeDocument/2006/relationships/hyperlink" Target="http://www.cgiar.org/" TargetMode="External"/><Relationship Id="rId137" Type="http://schemas.openxmlformats.org/officeDocument/2006/relationships/hyperlink" Target="http://fish.cgiar.org/" TargetMode="External"/><Relationship Id="rId158" Type="http://schemas.openxmlformats.org/officeDocument/2006/relationships/hyperlink" Target="https://fish.cgiar.org/" TargetMode="External"/><Relationship Id="rId20" Type="http://schemas.openxmlformats.org/officeDocument/2006/relationships/image" Target="media/image7.png"/><Relationship Id="rId41" Type="http://schemas.openxmlformats.org/officeDocument/2006/relationships/image" Target="media/image14.png"/><Relationship Id="rId62" Type="http://schemas.openxmlformats.org/officeDocument/2006/relationships/hyperlink" Target="https://fish.cgiar.org/" TargetMode="External"/><Relationship Id="rId83" Type="http://schemas.openxmlformats.org/officeDocument/2006/relationships/hyperlink" Target="https://www.worldfishcenter.org/" TargetMode="External"/><Relationship Id="rId88" Type="http://schemas.openxmlformats.org/officeDocument/2006/relationships/hyperlink" Target="http://www.cgiar.org/" TargetMode="External"/><Relationship Id="rId111" Type="http://schemas.openxmlformats.org/officeDocument/2006/relationships/hyperlink" Target="https://www.worldfishcenter.org/" TargetMode="External"/><Relationship Id="rId132" Type="http://schemas.openxmlformats.org/officeDocument/2006/relationships/hyperlink" Target="http://www.cgiar.org/" TargetMode="External"/><Relationship Id="rId153" Type="http://schemas.openxmlformats.org/officeDocument/2006/relationships/hyperlink" Target="http://fish.cgiar.org/" TargetMode="External"/><Relationship Id="rId174" Type="http://schemas.openxmlformats.org/officeDocument/2006/relationships/theme" Target="theme/theme1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footer5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WorldFish_Color_Code_2019">
  <a:themeElements>
    <a:clrScheme name="FISH_Color_Code_2019">
      <a:dk1>
        <a:srgbClr val="000000"/>
      </a:dk1>
      <a:lt1>
        <a:srgbClr val="FFFFFF"/>
      </a:lt1>
      <a:dk2>
        <a:srgbClr val="0099CD"/>
      </a:dk2>
      <a:lt2>
        <a:srgbClr val="6FC3C3"/>
      </a:lt2>
      <a:accent1>
        <a:srgbClr val="F7C542"/>
      </a:accent1>
      <a:accent2>
        <a:srgbClr val="E57231"/>
      </a:accent2>
      <a:accent3>
        <a:srgbClr val="D81E44"/>
      </a:accent3>
      <a:accent4>
        <a:srgbClr val="815B96"/>
      </a:accent4>
      <a:accent5>
        <a:srgbClr val="234070"/>
      </a:accent5>
      <a:accent6>
        <a:srgbClr val="52A245"/>
      </a:accent6>
      <a:hlink>
        <a:srgbClr val="0083A1"/>
      </a:hlink>
      <a:folHlink>
        <a:srgbClr val="0083A1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  <a:extLst>
    <a:ext uri="{05A4C25C-085E-4340-85A3-A5531E510DB2}">
      <thm15:themeFamily xmlns:thm15="http://schemas.microsoft.com/office/thememl/2012/main" name="WorldFish_Color_Code_2019" id="{D829F6C5-4847-9042-A8A4-22E2D3290158}" vid="{1EB5874C-38FC-B241-8CED-723A71FC0EE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A7C511999D68449855EEE46F8C8BF71" ma:contentTypeVersion="9" ma:contentTypeDescription="Create a new document." ma:contentTypeScope="" ma:versionID="40da362b81060b212f709057ffa44dd2">
  <xsd:schema xmlns:xsd="http://www.w3.org/2001/XMLSchema" xmlns:xs="http://www.w3.org/2001/XMLSchema" xmlns:p="http://schemas.microsoft.com/office/2006/metadata/properties" xmlns:ns2="0a00ebde-cd45-427a-92b2-b5c3e0f032d8" xmlns:ns3="2d0abd2d-b444-4d7e-a0ed-a9d270bb575d" targetNamespace="http://schemas.microsoft.com/office/2006/metadata/properties" ma:root="true" ma:fieldsID="5f1107a3dbdd4858214657cdff1f6ffd" ns2:_="" ns3:_="">
    <xsd:import namespace="0a00ebde-cd45-427a-92b2-b5c3e0f032d8"/>
    <xsd:import namespace="2d0abd2d-b444-4d7e-a0ed-a9d270bb575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DateTaken" minOccurs="0"/>
                <xsd:element ref="ns2:MediaServiceAutoTags" minOccurs="0"/>
                <xsd:element ref="ns2:MediaServiceOCR" minOccurs="0"/>
                <xsd:element ref="ns2:MediaServiceAutoKeyPoints" minOccurs="0"/>
                <xsd:element ref="ns2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a00ebde-cd45-427a-92b2-b5c3e0f032d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d0abd2d-b444-4d7e-a0ed-a9d270bb575d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6E3A5D-6CC0-4A94-BCC4-E53D555DD83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D5270423-6301-4348-A701-233F3E122F3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1C0D9438-3A2A-4308-9320-7588A23BA40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a00ebde-cd45-427a-92b2-b5c3e0f032d8"/>
    <ds:schemaRef ds:uri="2d0abd2d-b444-4d7e-a0ed-a9d270bb575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B76B23D8-E78D-4FBE-B12C-CC3E63F142D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1</TotalTime>
  <Pages>11</Pages>
  <Words>1637</Words>
  <Characters>9337</Characters>
  <Application>Microsoft Office Word</Application>
  <DocSecurity>0</DocSecurity>
  <Lines>77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9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ua, Seong Lee (WorldFish)</dc:creator>
  <cp:keywords/>
  <dc:description/>
  <cp:lastModifiedBy>Hamilton, Matthew (WorldFish)</cp:lastModifiedBy>
  <cp:revision>7</cp:revision>
  <cp:lastPrinted>2019-04-20T06:18:00Z</cp:lastPrinted>
  <dcterms:created xsi:type="dcterms:W3CDTF">2021-04-13T04:03:00Z</dcterms:created>
  <dcterms:modified xsi:type="dcterms:W3CDTF">2021-04-13T0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A7C511999D68449855EEE46F8C8BF71</vt:lpwstr>
  </property>
</Properties>
</file>